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9803F8">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9803F8">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9803F8">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9803F8">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9803F8">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9803F8">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9803F8">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9803F8">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9803F8">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9803F8">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9803F8">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9803F8">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9803F8">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9803F8">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9803F8">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9803F8">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9803F8">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9803F8">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9803F8">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9803F8">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9803F8">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9803F8">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9803F8">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9803F8">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9803F8">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9803F8">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9803F8">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9803F8">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9803F8">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9803F8">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9803F8">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9803F8">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9803F8">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9803F8">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9803F8">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9803F8">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9803F8">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36459D8B" w14:textId="4B5B65EB" w:rsidR="00300937" w:rsidRDefault="00300937" w:rsidP="00300937">
      <w:bookmarkStart w:id="5" w:name="_Toc36643830"/>
      <w:r>
        <w:t>The transport sector accounts for a fourth of global greenhouse gas (GHG) emissions</w:t>
      </w:r>
      <w:r w:rsidR="0005466F">
        <w:t>,</w:t>
      </w:r>
      <w:r>
        <w:t xml:space="preserve"> with road transport accounting for more than half of all transport-related emissions </w:t>
      </w:r>
      <w:r>
        <w:fldChar w:fldCharType="begin"/>
      </w:r>
      <w:r w:rsidR="00176168">
        <w:instrText xml:space="preserve"> ADDIN ZOTERO_ITEM CSL_CITATION {"citationID":"mrP3THfj","properties":{"formattedCitation":"(Clarke et al. 2015; Edelenbosch et al. 2017)","plainCitation":"(Clarke et al. 2015; Edelenbosch et al. 2017)","noteIndex":0},"citationItems":[{"id":"9tvaSP0t/UG68O8jL","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9tvaSP0t/H16eGp4s","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 When coupled with appropriate power sector decarbonization efforts</w:t>
      </w:r>
      <w:r w:rsidR="00824F49">
        <w:t>,</w:t>
      </w:r>
      <w:r>
        <w:t xml:space="preserve"> the switch to EVs is an effective strategy to lower emissions </w:t>
      </w:r>
      <w:r>
        <w:fldChar w:fldCharType="begin"/>
      </w:r>
      <w:r w:rsidR="00176168">
        <w:instrText xml:space="preserve"> ADDIN ZOTERO_ITEM CSL_CITATION {"citationID":"yAwghg8k","properties":{"formattedCitation":"(Zhang and Fujimori 2020; McCollum et al. 2013; Kyle and Kim 2011)","plainCitation":"(Zhang and Fujimori 2020; McCollum et al. 2013; Kyle and Kim 2011)","noteIndex":0},"citationItems":[{"id":"9tvaSP0t/RBvBGPG8","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fldChar w:fldCharType="separate"/>
      </w:r>
      <w:r w:rsidR="0005466F" w:rsidRPr="0005466F">
        <w:rPr>
          <w:rFonts w:ascii="Calibri" w:hAnsi="Calibri" w:cs="Calibri"/>
        </w:rPr>
        <w:t>(Zhang and Fujimori 2020; McCollum et al. 2013; Kyle and Kim 2011)</w:t>
      </w:r>
      <w:r>
        <w:fldChar w:fldCharType="end"/>
      </w:r>
      <w:r>
        <w:t xml:space="preserve">. </w:t>
      </w:r>
    </w:p>
    <w:p w14:paraId="27B9A49B" w14:textId="64958A7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appelhorst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3DFB3C93"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Wu and Zhang 2017; Sierzchula et al. 2014)</w:t>
      </w:r>
      <w:r w:rsidR="0028614B">
        <w:fldChar w:fldCharType="end"/>
      </w:r>
      <w:r>
        <w:t xml:space="preserve">. These studies </w:t>
      </w:r>
      <w:r w:rsidR="00974488">
        <w:t xml:space="preserve">in general </w:t>
      </w:r>
      <w:r>
        <w:t xml:space="preserve">find that </w:t>
      </w:r>
      <w:r w:rsidR="00797382">
        <w:t xml:space="preserve">while </w:t>
      </w:r>
      <w:r w:rsidR="00974488">
        <w:t>EV costs are dropping and widespread adoption can have numerous benefits,</w:t>
      </w:r>
      <w:r w:rsidR="00797382">
        <w:t xml:space="preserve"> this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Wang, 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4615E0">
        <w:t>, increase in 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696694BB" w14:textId="1E689479" w:rsidR="00300937" w:rsidRPr="00E6409A" w:rsidRDefault="00300937" w:rsidP="00300937">
      <w:r>
        <w:lastRenderedPageBreak/>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C522A8">
        <w:instrText xml:space="preserve"> ADDIN ZOTERO_ITEM CSL_CITATION {"citationID":"0eu5iPdi","properties":{"formattedCitation":"(Shiqi Ou et al. 2017)","plainCitation":"(Shiqi 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C522A8" w:rsidRPr="00C522A8">
        <w:rPr>
          <w:rFonts w:ascii="Calibri" w:hAnsi="Calibri" w:cs="Calibri"/>
        </w:rPr>
        <w:t>(Shiqi Ou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p w14:paraId="54F19D11" w14:textId="77777777" w:rsidR="0051151C" w:rsidRDefault="00790ADD" w:rsidP="00790ADD">
      <w:pPr>
        <w:pStyle w:val="Heading1"/>
        <w:numPr>
          <w:ilvl w:val="1"/>
          <w:numId w:val="20"/>
        </w:numPr>
      </w:pPr>
      <w:r>
        <w:t>Research Question</w:t>
      </w:r>
      <w:bookmarkEnd w:id="5"/>
    </w:p>
    <w:p w14:paraId="50424CC9" w14:textId="7E887125" w:rsidR="00A57ADE" w:rsidRPr="00A57ADE" w:rsidRDefault="000F29DA" w:rsidP="00E96633">
      <w:pPr>
        <w:pStyle w:val="Bibliography"/>
        <w:ind w:left="0" w:firstLine="0"/>
        <w:jc w:val="both"/>
      </w:pPr>
      <w:r>
        <w:t>This analysis aims to address several questions regarding Pakistan’s potential switch to electrified transport</w:t>
      </w:r>
      <w:r w:rsidR="00E96633">
        <w:t>:</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3139C9A4" w:rsid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are then provided to the National Transmission &amp; D</w:t>
      </w:r>
      <w:r w:rsidR="00EA4C61">
        <w:t>i</w:t>
      </w:r>
      <w:r w:rsidR="003C6A7D">
        <w:t xml:space="preserve">spatch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sector and fuel </w:t>
      </w:r>
      <w:r w:rsidR="00E96633">
        <w:lastRenderedPageBreak/>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0A99B906" w14:textId="0523AC8D" w:rsidR="00DE703E" w:rsidRDefault="00DE703E" w:rsidP="003C6A7D">
      <w:r>
        <w:rPr>
          <w:noProof/>
        </w:rPr>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449F5724" w14:textId="66FD7795" w:rsidR="00DE703E" w:rsidRPr="003C6A7D" w:rsidRDefault="00DE703E" w:rsidP="00DE703E">
      <w:pPr>
        <w:pStyle w:val="Caption"/>
      </w:pPr>
      <w:r>
        <w:t>Source: Sustainable Energy for Pakistan (SEP) Project.</w:t>
      </w:r>
    </w:p>
    <w:p w14:paraId="6E07AAA0" w14:textId="198B39C0" w:rsidR="004D3CF4" w:rsidRDefault="004D3CF4" w:rsidP="0051151C">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w:t>
      </w:r>
      <w:r>
        <w:lastRenderedPageBreak/>
        <w:t xml:space="preserve">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4BF97FBC" w14:textId="24E17D6D" w:rsidR="00016545" w:rsidRDefault="00BC2D73" w:rsidP="00016545">
      <w:pPr>
        <w:pStyle w:val="Heading1"/>
        <w:numPr>
          <w:ilvl w:val="1"/>
          <w:numId w:val="20"/>
        </w:numPr>
      </w:pPr>
      <w:bookmarkStart w:id="10" w:name="_Toc36643835"/>
      <w:r>
        <w:t>GCAM S</w:t>
      </w:r>
      <w:r w:rsidR="00D17230">
        <w:t>cenario Details</w:t>
      </w:r>
      <w:bookmarkEnd w:id="10"/>
    </w:p>
    <w:p w14:paraId="0B37D5A8" w14:textId="77777777" w:rsidR="00016545" w:rsidRDefault="00016545" w:rsidP="00016545">
      <w:pPr>
        <w:pStyle w:val="ListParagraph"/>
        <w:numPr>
          <w:ilvl w:val="0"/>
          <w:numId w:val="35"/>
        </w:numPr>
      </w:pPr>
      <w:r>
        <w:t>Baseline Assumptions</w:t>
      </w:r>
    </w:p>
    <w:p w14:paraId="780C3F42" w14:textId="77777777" w:rsidR="00016545" w:rsidRDefault="00016545" w:rsidP="00016545">
      <w:pPr>
        <w:pStyle w:val="ListParagraph"/>
        <w:numPr>
          <w:ilvl w:val="0"/>
          <w:numId w:val="35"/>
        </w:numPr>
      </w:pPr>
      <w:r>
        <w:t xml:space="preserve">Policies </w:t>
      </w:r>
    </w:p>
    <w:p w14:paraId="08E3ADC8" w14:textId="77777777" w:rsidR="00016545" w:rsidRDefault="00016545" w:rsidP="00016545">
      <w:pPr>
        <w:pStyle w:val="ListParagraph"/>
        <w:numPr>
          <w:ilvl w:val="1"/>
          <w:numId w:val="35"/>
        </w:numPr>
      </w:pPr>
      <w:r>
        <w:t>NEVP overview</w:t>
      </w:r>
    </w:p>
    <w:p w14:paraId="218E8D3A" w14:textId="77777777" w:rsidR="00016545" w:rsidRDefault="00016545" w:rsidP="00016545">
      <w:pPr>
        <w:pStyle w:val="ListParagraph"/>
        <w:numPr>
          <w:ilvl w:val="1"/>
          <w:numId w:val="35"/>
        </w:numPr>
      </w:pPr>
      <w:r>
        <w:t xml:space="preserve">Representation in GCAM </w:t>
      </w:r>
    </w:p>
    <w:p w14:paraId="74CCAD0E" w14:textId="77777777" w:rsidR="00016545" w:rsidRDefault="00016545" w:rsidP="00016545">
      <w:pPr>
        <w:pStyle w:val="ListParagraph"/>
        <w:numPr>
          <w:ilvl w:val="0"/>
          <w:numId w:val="35"/>
        </w:numPr>
      </w:pPr>
      <w:r>
        <w:lastRenderedPageBreak/>
        <w:t>Technological/Costs/Prices</w:t>
      </w:r>
    </w:p>
    <w:p w14:paraId="6B17DAC2" w14:textId="77777777" w:rsidR="00016545" w:rsidRDefault="00016545" w:rsidP="00016545">
      <w:pPr>
        <w:pStyle w:val="ListParagraph"/>
        <w:numPr>
          <w:ilvl w:val="1"/>
          <w:numId w:val="35"/>
        </w:numPr>
      </w:pPr>
      <w:r>
        <w:t xml:space="preserve">Cost adjustments for Pakistan </w:t>
      </w:r>
    </w:p>
    <w:p w14:paraId="61F95AE4" w14:textId="77777777" w:rsidR="00016545" w:rsidRPr="00016545" w:rsidRDefault="00016545" w:rsidP="00016545"/>
    <w:p w14:paraId="351C0E52" w14:textId="77777777" w:rsidR="00CD5572" w:rsidRPr="00CD5572" w:rsidRDefault="00CD5572" w:rsidP="00016545">
      <w:pPr>
        <w:rPr>
          <w:b/>
          <w:bCs/>
        </w:rPr>
      </w:pPr>
      <w:r w:rsidRPr="00CD5572">
        <w:rPr>
          <w:b/>
          <w:bCs/>
        </w:rPr>
        <w:t>Baseline Assumptions</w:t>
      </w:r>
    </w:p>
    <w:p w14:paraId="75724FAC" w14:textId="48967833"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t xml:space="preserve"> as well as data on battery costs from a review of the literature (see appendix A.3.2. for more details). Energy intensity comes from NREL, and other assumptions such as load factor, annual distance traveled, and base-year energy use come from Mishra et al. 201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3525913" cy="2509247"/>
                    </a:xfrm>
                    <a:prstGeom prst="rect">
                      <a:avLst/>
                    </a:prstGeom>
                    <a:noFill/>
                    <a:ln>
                      <a:noFill/>
                    </a:ln>
                  </pic:spPr>
                </pic:pic>
              </a:graphicData>
            </a:graphic>
          </wp:inline>
        </w:drawing>
      </w:r>
    </w:p>
    <w:p w14:paraId="54DC324A" w14:textId="47DA240D" w:rsidR="00CD5572" w:rsidRDefault="00016545" w:rsidP="00360777">
      <w:r>
        <w:lastRenderedPageBreak/>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t>NEVP Representation in GCAM</w:t>
      </w:r>
    </w:p>
    <w:p w14:paraId="690C4E5F" w14:textId="7A7DC349" w:rsidR="00C368B9" w:rsidRDefault="00C368B9" w:rsidP="00360777">
      <w:r>
        <w:t>For our baseline (no policy) scenario,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394A6317" w:rsidR="007C3159" w:rsidRPr="00360777" w:rsidRDefault="00ED1E3C" w:rsidP="00360777">
      <w:r>
        <w:t>In our policy scenarios, we model only the monetary EV incentives</w:t>
      </w:r>
      <w:r w:rsidR="00C368B9">
        <w:t>, which affect vehicle cost</w:t>
      </w:r>
      <w:r w:rsidR="000F29DA">
        <w:t xml:space="preserve"> input</w:t>
      </w:r>
      <w:r w:rsidR="00C368B9">
        <w:t xml:space="preserve">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1589F1F3"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0C5D87C7" w14:textId="788C4DE7" w:rsidR="00275909" w:rsidRPr="00F31537" w:rsidRDefault="00275909" w:rsidP="00F31537">
      <w:r>
        <w:t>GCAM projects transport service output to grow significantly in Pakistan</w:t>
      </w:r>
      <w:r w:rsidR="002D0332">
        <w:t xml:space="preserve"> over</w:t>
      </w:r>
      <w:r>
        <w:t xml:space="preserve"> time frame considered in this study. Passenger service output is projected to grow by </w:t>
      </w:r>
      <w:r w:rsidR="002D0332">
        <w:t>130</w:t>
      </w:r>
      <w:r>
        <w:t>%</w:t>
      </w:r>
      <w:r w:rsidR="002D0332">
        <w:t xml:space="preserve"> from 2020 to 2050</w:t>
      </w:r>
      <w:r>
        <w:t>, while freight</w:t>
      </w:r>
      <w:r w:rsidR="002D0332">
        <w:t xml:space="preserve"> service output</w:t>
      </w:r>
      <w:r>
        <w:t xml:space="preserve"> </w:t>
      </w:r>
      <w:r w:rsidR="002D0332">
        <w:t>triples</w:t>
      </w:r>
      <w:r>
        <w:t xml:space="preserve">. Within passenger transport, </w:t>
      </w:r>
      <w:r w:rsidR="002D0332">
        <w:t>the</w:t>
      </w:r>
      <w:r>
        <w:t xml:space="preserve"> large</w:t>
      </w:r>
      <w:r w:rsidR="002D0332">
        <w:t>st</w:t>
      </w:r>
      <w:r>
        <w:t xml:space="preserve"> share</w:t>
      </w:r>
      <w:r w:rsidR="002D0332">
        <w:t xml:space="preserve">, </w:t>
      </w:r>
      <w:r w:rsidR="003566F0">
        <w:t>about 70</w:t>
      </w:r>
      <w:r>
        <w:t>%</w:t>
      </w:r>
      <w:r w:rsidR="002D0332">
        <w:t>,</w:t>
      </w:r>
      <w:r>
        <w:t xml:space="preserve"> </w:t>
      </w:r>
      <w:r w:rsidR="002D0332">
        <w:t xml:space="preserve">of </w:t>
      </w:r>
      <w:r>
        <w:t xml:space="preserve">service demand is met by buses. </w:t>
      </w:r>
      <w:r w:rsidR="00102E7E" w:rsidRPr="003566F0">
        <w:t>Modal shift</w:t>
      </w:r>
      <w:r w:rsidR="003566F0" w:rsidRPr="003566F0">
        <w:t xml:space="preserve"> is observed over time, as</w:t>
      </w:r>
      <w:r w:rsidR="00102E7E" w:rsidRPr="003566F0">
        <w:t xml:space="preserve"> </w:t>
      </w:r>
      <w:r w:rsidRPr="003566F0">
        <w:t>demand shifts to faster modes</w:t>
      </w:r>
      <w:r w:rsidR="00EF5DE4" w:rsidRPr="003566F0">
        <w:t xml:space="preserve"> along with increasing per-capita GDP</w:t>
      </w:r>
      <w:r w:rsidR="003566F0" w:rsidRPr="003566F0">
        <w:t>. T</w:t>
      </w:r>
      <w:r w:rsidR="00102E7E" w:rsidRPr="003566F0">
        <w:t xml:space="preserve">he share </w:t>
      </w:r>
      <w:r w:rsidR="003566F0">
        <w:t xml:space="preserve">of passenger service </w:t>
      </w:r>
      <w:r w:rsidR="00102E7E" w:rsidRPr="003566F0">
        <w:t xml:space="preserve">provided by cars increases </w:t>
      </w:r>
      <w:r w:rsidR="003566F0">
        <w:t>from 1</w:t>
      </w:r>
      <w:r w:rsidR="002D0332">
        <w:t>0</w:t>
      </w:r>
      <w:r w:rsidR="003566F0">
        <w:t xml:space="preserve">% to 23% </w:t>
      </w:r>
      <w:r w:rsidR="002D0332">
        <w:t>between</w:t>
      </w:r>
      <w:r w:rsidR="003566F0">
        <w:t xml:space="preserve"> 20</w:t>
      </w:r>
      <w:r w:rsidR="002D0332">
        <w:t>20</w:t>
      </w:r>
      <w:r w:rsidR="003566F0">
        <w:t xml:space="preserve"> </w:t>
      </w:r>
      <w:r w:rsidR="002D0332">
        <w:t>and</w:t>
      </w:r>
      <w:r w:rsidR="003566F0">
        <w:t xml:space="preserve"> 2050</w:t>
      </w:r>
      <w:r w:rsidR="00102E7E" w:rsidRPr="003566F0">
        <w:t xml:space="preserve">, while the share provided by </w:t>
      </w:r>
      <w:r w:rsidR="003566F0">
        <w:t xml:space="preserve">two-wheelers </w:t>
      </w:r>
      <w:r w:rsidR="003566F0">
        <w:lastRenderedPageBreak/>
        <w:t xml:space="preserve">decreases from </w:t>
      </w:r>
      <w:r w:rsidR="002D0332">
        <w:t>9</w:t>
      </w:r>
      <w:r w:rsidR="003566F0">
        <w:t>% to 3%</w:t>
      </w:r>
      <w:r w:rsidR="00EF5DE4" w:rsidRPr="003566F0">
        <w:t>.</w:t>
      </w:r>
      <w:r w:rsidR="00EF5DE4">
        <w:t xml:space="preserve"> </w:t>
      </w:r>
      <w:r w:rsidR="003566F0">
        <w:t xml:space="preserve">The share of walking and cycling similarly decreases from </w:t>
      </w:r>
      <w:r w:rsidR="002D0332">
        <w:t>8</w:t>
      </w:r>
      <w:r w:rsidR="003566F0">
        <w:t>% to 1% of passenger transport, while the share of demand met by buses remains relatively constant over this time period</w:t>
      </w:r>
      <w:r w:rsidR="00EF5DE4">
        <w:t xml:space="preserve">. Within freight transport, most </w:t>
      </w:r>
      <w:bookmarkStart w:id="15" w:name="_GoBack"/>
      <w:bookmarkEnd w:id="15"/>
      <w:r w:rsidR="00EF5DE4">
        <w:t xml:space="preserve">service </w:t>
      </w:r>
      <w:r w:rsidR="003566F0">
        <w:t>demand (about 97%)</w:t>
      </w:r>
      <w:r w:rsidR="00EF5DE4">
        <w:t xml:space="preserve"> is met by trucks rather than freight rail, predominantly by the larger truck classes (5-9 tons and 9-16 tons). </w:t>
      </w:r>
    </w:p>
    <w:p w14:paraId="4FB67750" w14:textId="3B132CAB" w:rsidR="00245D6E" w:rsidRPr="00245D6E" w:rsidRDefault="00245D6E" w:rsidP="00451D20">
      <w:r>
        <w:t>In the absence of policies to reduce the cost of EVs, there is limited</w:t>
      </w:r>
      <w:r w:rsidR="004A6331">
        <w:t xml:space="preserve"> EV</w:t>
      </w:r>
      <w:r>
        <w:t xml:space="preserve"> market penetration for most v</w:t>
      </w:r>
      <w:r w:rsidR="004A6331">
        <w:t>ehicle classes, with high sensitivity to the technology advancement pathway. The exception is two-and three-wheelers, which reach cost parity with their ICEV counterparts by 2020 (see appendix A.3.3.); EV penetration is about 10% in 2020 and continues increasing through 2050 as costs drop, to about 25% of new sales in 2050 under slow technology advancement and 45% in 2050 under rapid technology advancement. Electric cars and buses have much lower adoption in the no policy scenarios</w:t>
      </w:r>
      <w:r w:rsidR="00C147E3">
        <w:t>. The EV share in new car sales ranges from 4% (slow advancement) to 12% (rapid advancement) in 2050. However, certain size classes reach cost parity sooner, such as compact cars, and have higher penetration as a result</w:t>
      </w:r>
      <w:r w:rsidR="00C147E3">
        <w:rPr>
          <w:rStyle w:val="FootnoteReference"/>
        </w:rPr>
        <w:footnoteReference w:id="4"/>
      </w:r>
      <w:r w:rsidR="004A6331">
        <w:t xml:space="preserve">. </w:t>
      </w:r>
      <w:r w:rsidR="0082756C">
        <w:t xml:space="preserve">Electric buses have 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 with natural gas making up the next largest share (</w:t>
      </w:r>
      <w:r w:rsidR="0082756C">
        <w:t>about 15-20</w:t>
      </w:r>
      <w:r w:rsidR="00C147E3">
        <w:t>%</w:t>
      </w:r>
      <w:r w:rsidR="0082756C">
        <w:t xml:space="preserve"> across years</w:t>
      </w:r>
      <w:r w:rsidR="00C147E3">
        <w:t xml:space="preserve">). Under rapid technology advancement, electricity makes up </w:t>
      </w:r>
      <w:r w:rsidR="0082756C">
        <w:t>7</w:t>
      </w:r>
      <w:r w:rsidR="00C147E3">
        <w:t xml:space="preserve">% of fuel consumption by 2050, while the share is nearly zero under slow advancement. </w:t>
      </w:r>
    </w:p>
    <w:p w14:paraId="721C5F82" w14:textId="357DE179" w:rsidR="003F5E37" w:rsidRDefault="003F5E37" w:rsidP="003F5E37">
      <w:pPr>
        <w:pStyle w:val="Heading1"/>
        <w:numPr>
          <w:ilvl w:val="1"/>
          <w:numId w:val="20"/>
        </w:numPr>
      </w:pPr>
      <w:bookmarkStart w:id="16" w:name="_Toc36643840"/>
      <w:r>
        <w:t>GCAM Scenario Results – EV adoption, emissions impacts</w:t>
      </w:r>
      <w:bookmarkEnd w:id="16"/>
    </w:p>
    <w:p w14:paraId="6B386E19" w14:textId="3D3B0B0F"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p>
    <w:p w14:paraId="6B334E75" w14:textId="190AA3F1" w:rsidR="00451D20" w:rsidRDefault="00C15EC0" w:rsidP="00451D20">
      <w:r>
        <w:t>For</w:t>
      </w:r>
      <w:r w:rsidR="002506D5">
        <w:t xml:space="preserve"> electric</w:t>
      </w:r>
      <w:r>
        <w:t xml:space="preserve"> two- and three-wheelers</w:t>
      </w:r>
      <w:r w:rsidR="002506D5">
        <w:t>, which are already cost competitive with ICEVs</w:t>
      </w:r>
      <w:r>
        <w:t xml:space="preserve">,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21% in 2030 in the lowest case (slow technology development, no policy, and no EV localization) to 76% in 2030 in the high 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w:t>
      </w:r>
      <w:r w:rsidR="00451D20" w:rsidRPr="00451D20">
        <w:lastRenderedPageBreak/>
        <w:t>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466227E0" w:rsidR="00451D20" w:rsidRPr="00451D20" w:rsidRDefault="0057380E" w:rsidP="00451D20">
      <w:r>
        <w:t xml:space="preserve">For cars, the NEVP with no localization increases EV penetration by </w:t>
      </w:r>
      <w:r w:rsidR="00DA2F64">
        <w:t xml:space="preserve">about </w:t>
      </w:r>
      <w:r>
        <w:t>9 percentage points under slow advancement</w:t>
      </w:r>
      <w:r w:rsidR="00DA2F64">
        <w:t xml:space="preserve"> and </w:t>
      </w:r>
      <w:r w:rsidR="00DA2F64">
        <w:t>15 percentage points under rapid advancement</w:t>
      </w:r>
      <w:r>
        <w:t>. Accelerated localization, which further decreases duties, increases penetration in 2030 by an additional 15-20 percentage points under both cost scenarios.</w:t>
      </w:r>
      <w:r w:rsidR="00180A19">
        <w:t xml:space="preserve"> The EV share of new sales in 2030 ranges from 4% under slow advancement, no policy to 46% under rapid advancement and NEVP with accelerated localization.</w:t>
      </w:r>
    </w:p>
    <w:p w14:paraId="393FA1B8" w14:textId="4856889F" w:rsidR="000F478A" w:rsidRDefault="00C069C0" w:rsidP="000F478A">
      <w:r>
        <w:t xml:space="preserve">Buses and trucks see a smaller bump in EV penetration as a r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and maintenance, are larger share of total levelized costs compared to smaller vehicles. </w:t>
      </w:r>
      <w:r w:rsidR="00180A19">
        <w:t>NEVP incentives along with accelerated localization increase EV bus penetration by 3-4 percentage points under slow advancement and 8-9 percentage points under rapid advancement. For trucks, the NEVP has no effect on EV penetration under slow advancement, as it cannot make up for the large difference in costs between EVs and ICEVs. Under rapid advancement, NEVP incentives plus localization increase EV penetration by 3-7 percentage points</w:t>
      </w:r>
      <w:r w:rsidR="00A0678C">
        <w:t xml:space="preserve"> relative to no policy.</w:t>
      </w:r>
    </w:p>
    <w:p w14:paraId="471FDBC0" w14:textId="220E481D" w:rsidR="00C069C0" w:rsidRDefault="00C069C0" w:rsidP="000F478A">
      <w:r>
        <w:t xml:space="preserve">For all vehicle classes, the share of EVs in new sales decreases after the NEVP benefits phase out in 2030. However, this may not be realistic; a limitation of GCAM is that it does not capture feedbacks to vehicle costs or adoption rates, such as </w:t>
      </w:r>
      <w:r w:rsidR="006F262D">
        <w:t xml:space="preserve">economies of scale, </w:t>
      </w:r>
      <w:r>
        <w:t>learning-by-doing</w:t>
      </w:r>
      <w:r w:rsidR="006F262D">
        <w:t>,</w:t>
      </w:r>
      <w:r>
        <w:t xml:space="preserve"> or shifts in consumer preferences due to increased familiarity with EVs. It is possible that policies to support EV purchase and manufacturing would have longer-lasting impacts than those shown in the model results.</w:t>
      </w:r>
      <w:r w:rsidR="0054368A">
        <w:t xml:space="preserve"> </w:t>
      </w:r>
    </w:p>
    <w:p w14:paraId="18F14CE4" w14:textId="7C1F7DD2" w:rsidR="0054368A" w:rsidRDefault="0054368A" w:rsidP="000F478A"/>
    <w:p w14:paraId="5F2AEDEE" w14:textId="29A19C90" w:rsidR="0054368A" w:rsidRDefault="0054368A" w:rsidP="000F478A">
      <w:r>
        <w:t>Transport energy use</w:t>
      </w:r>
    </w:p>
    <w:p w14:paraId="55012FAC" w14:textId="439474AE" w:rsidR="0054368A" w:rsidRPr="000F478A" w:rsidRDefault="0054368A" w:rsidP="000F478A">
      <w:r>
        <w:t>Emissions impacts</w:t>
      </w:r>
    </w:p>
    <w:p w14:paraId="5B0DF92F" w14:textId="1CE2E0CE" w:rsidR="003F5E37" w:rsidRPr="003F5E37" w:rsidRDefault="003F5E37" w:rsidP="003F5E37">
      <w:pPr>
        <w:pStyle w:val="Heading1"/>
        <w:numPr>
          <w:ilvl w:val="1"/>
          <w:numId w:val="20"/>
        </w:numPr>
      </w:pPr>
      <w:bookmarkStart w:id="17" w:name="_Toc36643841"/>
      <w:r>
        <w:t>PLEXOS Results – power demand, infrastructure needs</w:t>
      </w:r>
      <w:bookmarkEnd w:id="17"/>
    </w:p>
    <w:p w14:paraId="1DF0120C" w14:textId="2DC596DA" w:rsidR="003F5E37" w:rsidRDefault="003F5E37" w:rsidP="0051151C">
      <w:pPr>
        <w:pStyle w:val="Heading1"/>
        <w:numPr>
          <w:ilvl w:val="1"/>
          <w:numId w:val="20"/>
        </w:numPr>
      </w:pPr>
      <w:bookmarkStart w:id="18" w:name="_Toc36643842"/>
      <w:r>
        <w:t>SEP Model Results – fuel needs by type, fuel costs</w:t>
      </w:r>
      <w:bookmarkEnd w:id="18"/>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9" w:name="_Toc36643843"/>
      <w:r>
        <w:lastRenderedPageBreak/>
        <w:t>Discussion</w:t>
      </w:r>
      <w:r w:rsidR="00EF6C96">
        <w:t xml:space="preserve"> &amp; Conclusions</w:t>
      </w:r>
      <w:bookmarkEnd w:id="19"/>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20" w:name="_Toc36643844"/>
      <w:r>
        <w:t>References</w:t>
      </w:r>
      <w:bookmarkEnd w:id="20"/>
    </w:p>
    <w:p w14:paraId="7FACC56C" w14:textId="77777777" w:rsidR="00C522A8" w:rsidRPr="008B3B9D" w:rsidRDefault="00300937" w:rsidP="00C522A8">
      <w:pPr>
        <w:pStyle w:val="Bibliography"/>
        <w:rPr>
          <w:rFonts w:ascii="Calibri" w:hAnsi="Calibri" w:cs="Calibri"/>
        </w:rPr>
      </w:pPr>
      <w:r w:rsidRPr="008B3B9D">
        <w:rPr>
          <w:rFonts w:ascii="Calibri" w:hAnsi="Calibri" w:cs="Calibri"/>
        </w:rPr>
        <w:fldChar w:fldCharType="begin"/>
      </w:r>
      <w:r w:rsidR="00C522A8" w:rsidRPr="008B3B9D">
        <w:rPr>
          <w:rFonts w:ascii="Calibri" w:hAnsi="Calibri" w:cs="Calibri"/>
        </w:rPr>
        <w:instrText xml:space="preserve"> ADDIN ZOTERO_BIBL {"uncited":[],"omitted":[],"custom":[]} CSL_BIBLIOGRAPHY </w:instrText>
      </w:r>
      <w:r w:rsidRPr="008B3B9D">
        <w:rPr>
          <w:rFonts w:ascii="Calibri" w:hAnsi="Calibri" w:cs="Calibri"/>
        </w:rPr>
        <w:fldChar w:fldCharType="separate"/>
      </w:r>
      <w:r w:rsidR="00C522A8" w:rsidRPr="008B3B9D">
        <w:rPr>
          <w:rFonts w:ascii="Calibri" w:hAnsi="Calibri" w:cs="Calibri"/>
        </w:rPr>
        <w:t>“Battery Pack Prices Fall As Market Ramps Up With Market Average At $156/KWh In 2019.” 2019. BloombergNEF. December 3, 2019. https://about.bnef.com/blog/battery-pack-prices-fall-as-market-ramps-up-with-market-average-at-156-kwh-in-2019/.</w:t>
      </w:r>
    </w:p>
    <w:p w14:paraId="221EB294" w14:textId="77777777" w:rsidR="00C522A8" w:rsidRPr="008B3B9D" w:rsidRDefault="00C522A8" w:rsidP="00C522A8">
      <w:pPr>
        <w:pStyle w:val="Bibliography"/>
        <w:rPr>
          <w:rFonts w:ascii="Calibri" w:hAnsi="Calibri" w:cs="Calibri"/>
        </w:rPr>
      </w:pPr>
      <w:r w:rsidRPr="008B3B9D">
        <w:rPr>
          <w:rFonts w:ascii="Calibri" w:hAnsi="Calibri" w:cs="Calibri"/>
        </w:rPr>
        <w:t xml:space="preserve">Berckmans, Gert, Maarten Messagie, Jelle Smekens, Noshin Omar, Lieselot Vanhaverbeke, and Joeri Van Mierlo. 2017. “Cost Projection of State of the Art Lithium-Ion Batteries for Electric Vehicles Up to 2030.” </w:t>
      </w:r>
      <w:r w:rsidRPr="008B3B9D">
        <w:rPr>
          <w:rFonts w:ascii="Calibri" w:hAnsi="Calibri" w:cs="Calibri"/>
          <w:i/>
          <w:iCs/>
        </w:rPr>
        <w:t>Energies</w:t>
      </w:r>
      <w:r w:rsidRPr="008B3B9D">
        <w:rPr>
          <w:rFonts w:ascii="Calibri" w:hAnsi="Calibri" w:cs="Calibri"/>
        </w:rPr>
        <w:t xml:space="preserve"> 10 (9): 1314. https://doi.org/10.3390/en10091314.</w:t>
      </w:r>
    </w:p>
    <w:p w14:paraId="0EB59270" w14:textId="77777777" w:rsidR="00C522A8" w:rsidRPr="008B3B9D" w:rsidRDefault="00C522A8" w:rsidP="00C522A8">
      <w:pPr>
        <w:pStyle w:val="Bibliography"/>
        <w:rPr>
          <w:rFonts w:ascii="Calibri" w:hAnsi="Calibri" w:cs="Calibri"/>
        </w:rPr>
      </w:pPr>
      <w:r w:rsidRPr="008B3B9D">
        <w:rPr>
          <w:rFonts w:ascii="Calibri" w:hAnsi="Calibri" w:cs="Calibri"/>
        </w:rPr>
        <w:t xml:space="preserve">“BYD K9.” 2020. In </w:t>
      </w:r>
      <w:r w:rsidRPr="008B3B9D">
        <w:rPr>
          <w:rFonts w:ascii="Calibri" w:hAnsi="Calibri" w:cs="Calibri"/>
          <w:i/>
          <w:iCs/>
        </w:rPr>
        <w:t>Wikipedia</w:t>
      </w:r>
      <w:r w:rsidRPr="008B3B9D">
        <w:rPr>
          <w:rFonts w:ascii="Calibri" w:hAnsi="Calibri" w:cs="Calibri"/>
        </w:rPr>
        <w:t>. https://en.wikipedia.org/w/index.php?title=BYD_K9&amp;oldid=941473263.</w:t>
      </w:r>
    </w:p>
    <w:p w14:paraId="66BF8EC7" w14:textId="77777777" w:rsidR="00C522A8" w:rsidRPr="008B3B9D" w:rsidRDefault="00C522A8" w:rsidP="00C522A8">
      <w:pPr>
        <w:pStyle w:val="Bibliography"/>
        <w:rPr>
          <w:rFonts w:ascii="Calibri" w:hAnsi="Calibri" w:cs="Calibri"/>
        </w:rPr>
      </w:pPr>
      <w:r w:rsidRPr="008B3B9D">
        <w:rPr>
          <w:rFonts w:ascii="Calibri" w:hAnsi="Calibri" w:cs="Calibri"/>
        </w:rPr>
        <w:t>Clarke, Leon E., Kejun Jiang, Keigo Akimoto, Mustafa Babiker, Geoffrey J. Blanford, Karen Fisher-Vanden, Jean-Claude Hourcade, Volker Krey, Elmar Kriegler, and Andreas Loschel. 2015. “Assessing Transformation Pathways. In: Climate Change 2014: Mitigation of Climate Change. Contribution of Working Group III to the Fifth Assessment Report of the Intergovernmental Panel on Climate Change.” Pacific Northwest National Lab.(PNNL), Richland, WA (United States).</w:t>
      </w:r>
    </w:p>
    <w:p w14:paraId="5DD55C0E" w14:textId="77777777" w:rsidR="00C522A8" w:rsidRPr="008B3B9D" w:rsidRDefault="00C522A8" w:rsidP="00C522A8">
      <w:pPr>
        <w:pStyle w:val="Bibliography"/>
        <w:rPr>
          <w:rFonts w:ascii="Calibri" w:hAnsi="Calibri" w:cs="Calibri"/>
        </w:rPr>
      </w:pPr>
      <w:r w:rsidRPr="008B3B9D">
        <w:rPr>
          <w:rFonts w:ascii="Calibri" w:hAnsi="Calibri" w:cs="Calibri"/>
        </w:rPr>
        <w:t xml:space="preserve">Dargay, Joyce, Dermot Gately, and Martin Sommer. 2007. “Vehicle Ownership and Income Growth, Worldwide: 1960-2030.” </w:t>
      </w:r>
      <w:r w:rsidRPr="008B3B9D">
        <w:rPr>
          <w:rFonts w:ascii="Calibri" w:hAnsi="Calibri" w:cs="Calibri"/>
          <w:i/>
          <w:iCs/>
        </w:rPr>
        <w:t>The Energy Journal</w:t>
      </w:r>
      <w:r w:rsidRPr="008B3B9D">
        <w:rPr>
          <w:rFonts w:ascii="Calibri" w:hAnsi="Calibri" w:cs="Calibri"/>
        </w:rPr>
        <w:t xml:space="preserve"> 28 (4). https://doi.org/10.5547/ISSN0195-6574-EJ-Vol28-No4-7.</w:t>
      </w:r>
    </w:p>
    <w:p w14:paraId="5D397746" w14:textId="77777777" w:rsidR="00C522A8" w:rsidRPr="008B3B9D" w:rsidRDefault="00C522A8" w:rsidP="00C522A8">
      <w:pPr>
        <w:pStyle w:val="Bibliography"/>
        <w:rPr>
          <w:rFonts w:ascii="Calibri" w:hAnsi="Calibri" w:cs="Calibri"/>
        </w:rPr>
      </w:pPr>
      <w:r w:rsidRPr="008B3B9D">
        <w:rPr>
          <w:rFonts w:ascii="Calibri" w:hAnsi="Calibri" w:cs="Calibri"/>
        </w:rPr>
        <w:t xml:space="preserve">Edelenbosch, O. Y., D. L. McCollum, D. P. van Vuuren, C. Bertram, S. Carrara, H. Daly, S. Fujimori, et al. 2017. “Decomposing Passenger Transport Futures: Comparing Results of Global Integrated Assessment Models.” </w:t>
      </w:r>
      <w:r w:rsidRPr="008B3B9D">
        <w:rPr>
          <w:rFonts w:ascii="Calibri" w:hAnsi="Calibri" w:cs="Calibri"/>
          <w:i/>
          <w:iCs/>
        </w:rPr>
        <w:t>Transportation Research Part D: Transport and Environment</w:t>
      </w:r>
      <w:r w:rsidRPr="008B3B9D">
        <w:rPr>
          <w:rFonts w:ascii="Calibri" w:hAnsi="Calibri" w:cs="Calibri"/>
        </w:rPr>
        <w:t xml:space="preserve"> 55 (August): 281–93. https://doi.org/10.1016/j.trd.2016.07.003.</w:t>
      </w:r>
    </w:p>
    <w:p w14:paraId="00A1B1BE" w14:textId="77777777" w:rsidR="00C522A8" w:rsidRPr="008B3B9D" w:rsidRDefault="00C522A8" w:rsidP="00C522A8">
      <w:pPr>
        <w:pStyle w:val="Bibliography"/>
        <w:rPr>
          <w:rFonts w:ascii="Calibri" w:hAnsi="Calibri" w:cs="Calibri"/>
        </w:rPr>
      </w:pPr>
      <w:r w:rsidRPr="008B3B9D">
        <w:rPr>
          <w:rFonts w:ascii="Calibri" w:hAnsi="Calibri" w:cs="Calibri"/>
        </w:rPr>
        <w:t xml:space="preserve">Egnér, Filippa, and Lina Trosvik. 2018. “Electric Vehicle Adoption in Sweden and the Impact of Local Policy Instruments.” </w:t>
      </w:r>
      <w:r w:rsidRPr="008B3B9D">
        <w:rPr>
          <w:rFonts w:ascii="Calibri" w:hAnsi="Calibri" w:cs="Calibri"/>
          <w:i/>
          <w:iCs/>
        </w:rPr>
        <w:t>Energy Policy</w:t>
      </w:r>
      <w:r w:rsidRPr="008B3B9D">
        <w:rPr>
          <w:rFonts w:ascii="Calibri" w:hAnsi="Calibri" w:cs="Calibri"/>
        </w:rPr>
        <w:t xml:space="preserve"> 121 (October): 584–96. https://doi.org/10.1016/j.enpol.2018.06.040.</w:t>
      </w:r>
    </w:p>
    <w:p w14:paraId="562C7C6C" w14:textId="77777777" w:rsidR="00C522A8" w:rsidRPr="008B3B9D" w:rsidRDefault="00C522A8" w:rsidP="00C522A8">
      <w:pPr>
        <w:pStyle w:val="Bibliography"/>
        <w:rPr>
          <w:rFonts w:ascii="Calibri" w:hAnsi="Calibri" w:cs="Calibri"/>
        </w:rPr>
      </w:pPr>
      <w:r w:rsidRPr="008B3B9D">
        <w:rPr>
          <w:rFonts w:ascii="Calibri" w:hAnsi="Calibri" w:cs="Calibri"/>
        </w:rPr>
        <w:t xml:space="preserve">Gallagher, Kelly Sims, and Erich Muehlegger. 2011. “Giving Green to Get Green? Incentives and Consumer Adoption of Hybrid Vehicle Technology.” </w:t>
      </w:r>
      <w:r w:rsidRPr="008B3B9D">
        <w:rPr>
          <w:rFonts w:ascii="Calibri" w:hAnsi="Calibri" w:cs="Calibri"/>
          <w:i/>
          <w:iCs/>
        </w:rPr>
        <w:t>Journal of Environmental Economics and Management</w:t>
      </w:r>
      <w:r w:rsidRPr="008B3B9D">
        <w:rPr>
          <w:rFonts w:ascii="Calibri" w:hAnsi="Calibri" w:cs="Calibri"/>
        </w:rPr>
        <w:t xml:space="preserve"> 61 (1): 1–15. https://doi.org/10.1016/j.jeem.2010.05.004.</w:t>
      </w:r>
    </w:p>
    <w:p w14:paraId="03AE1022" w14:textId="77777777" w:rsidR="00C522A8" w:rsidRPr="008B3B9D" w:rsidRDefault="00C522A8" w:rsidP="00C522A8">
      <w:pPr>
        <w:pStyle w:val="Bibliography"/>
        <w:rPr>
          <w:rFonts w:ascii="Calibri" w:hAnsi="Calibri" w:cs="Calibri"/>
        </w:rPr>
      </w:pPr>
      <w:r w:rsidRPr="008B3B9D">
        <w:rPr>
          <w:rFonts w:ascii="Calibri" w:hAnsi="Calibri" w:cs="Calibri"/>
        </w:rPr>
        <w:t xml:space="preserve">González Palencia, Juan C., Takaaki Furubayashi, and Toshihiko Nakata. 2014. “Techno-Economic Assessment of Lightweight and Zero Emission Vehicles Deployment in the Passenger Car Fleet of Developing Countries.” </w:t>
      </w:r>
      <w:r w:rsidRPr="008B3B9D">
        <w:rPr>
          <w:rFonts w:ascii="Calibri" w:hAnsi="Calibri" w:cs="Calibri"/>
          <w:i/>
          <w:iCs/>
        </w:rPr>
        <w:t>Applied Energy</w:t>
      </w:r>
      <w:r w:rsidRPr="008B3B9D">
        <w:rPr>
          <w:rFonts w:ascii="Calibri" w:hAnsi="Calibri" w:cs="Calibri"/>
        </w:rPr>
        <w:t xml:space="preserve"> 123 (June): 129–42. https://doi.org/10.1016/j.apenergy.2014.02.059.</w:t>
      </w:r>
    </w:p>
    <w:p w14:paraId="47AD9F93" w14:textId="77777777" w:rsidR="00C522A8" w:rsidRPr="008B3B9D" w:rsidRDefault="00C522A8" w:rsidP="00C522A8">
      <w:pPr>
        <w:pStyle w:val="Bibliography"/>
        <w:rPr>
          <w:rFonts w:ascii="Calibri" w:hAnsi="Calibri" w:cs="Calibri"/>
        </w:rPr>
      </w:pPr>
      <w:r w:rsidRPr="008B3B9D">
        <w:rPr>
          <w:rFonts w:ascii="Calibri" w:hAnsi="Calibri" w:cs="Calibri"/>
        </w:rPr>
        <w:t xml:space="preserve">Hao, Han, Hewu Wang, and Minggao Ouyang. 2011. “Fuel Conservation and GHG (Greenhouse Gas) Emissions Mitigation Scenarios for China’s Passenger Vehicle Fleet.” </w:t>
      </w:r>
      <w:r w:rsidRPr="008B3B9D">
        <w:rPr>
          <w:rFonts w:ascii="Calibri" w:hAnsi="Calibri" w:cs="Calibri"/>
          <w:i/>
          <w:iCs/>
        </w:rPr>
        <w:t>Energy</w:t>
      </w:r>
      <w:r w:rsidRPr="008B3B9D">
        <w:rPr>
          <w:rFonts w:ascii="Calibri" w:hAnsi="Calibri" w:cs="Calibri"/>
        </w:rPr>
        <w:t xml:space="preserve"> 36 (11): 6520–28. https://doi.org/10.1016/j.energy.2011.09.014.</w:t>
      </w:r>
    </w:p>
    <w:p w14:paraId="6ACF9F38" w14:textId="77777777" w:rsidR="00C522A8" w:rsidRPr="008B3B9D" w:rsidRDefault="00C522A8" w:rsidP="00C522A8">
      <w:pPr>
        <w:pStyle w:val="Bibliography"/>
        <w:rPr>
          <w:rFonts w:ascii="Calibri" w:hAnsi="Calibri" w:cs="Calibri"/>
        </w:rPr>
      </w:pPr>
      <w:r w:rsidRPr="008B3B9D">
        <w:rPr>
          <w:rFonts w:ascii="Calibri" w:hAnsi="Calibri" w:cs="Calibri"/>
        </w:rPr>
        <w:lastRenderedPageBreak/>
        <w:t xml:space="preserve">Hawkins, Troy R., Bhawna Singh, Guillaume Majeau‐Bettez, and Anders Hammer Strømman. 2013. “Comparative Environmental Life Cycle Assessment of Conventional and Electric Vehicles.” </w:t>
      </w:r>
      <w:r w:rsidRPr="008B3B9D">
        <w:rPr>
          <w:rFonts w:ascii="Calibri" w:hAnsi="Calibri" w:cs="Calibri"/>
          <w:i/>
          <w:iCs/>
        </w:rPr>
        <w:t>Journal of Industrial Ecology</w:t>
      </w:r>
      <w:r w:rsidRPr="008B3B9D">
        <w:rPr>
          <w:rFonts w:ascii="Calibri" w:hAnsi="Calibri" w:cs="Calibri"/>
        </w:rPr>
        <w:t xml:space="preserve"> 17 (1): 53–64. https://doi.org/10.1111/j.1530-9290.2012.00532.x.</w:t>
      </w:r>
    </w:p>
    <w:p w14:paraId="3A1C18DC" w14:textId="77777777" w:rsidR="00C522A8" w:rsidRPr="008B3B9D" w:rsidRDefault="00C522A8" w:rsidP="00C522A8">
      <w:pPr>
        <w:pStyle w:val="Bibliography"/>
        <w:rPr>
          <w:rFonts w:ascii="Calibri" w:hAnsi="Calibri" w:cs="Calibri"/>
        </w:rPr>
      </w:pPr>
      <w:r w:rsidRPr="008B3B9D">
        <w:rPr>
          <w:rFonts w:ascii="Calibri" w:hAnsi="Calibri" w:cs="Calibri"/>
        </w:rPr>
        <w:t>Holland, Maximilian. 2018. “$100/KWh Tesla Battery Cells This Year, $100/KWh Tesla Battery Packs In 2020.” CleanTechnica. June 9, 2018. https://cleantechnica.com/2018/06/09/100-kwh-tesla-battery-cells-this-year-100-kwh-tesla-battery-packs-in-2020/.</w:t>
      </w:r>
    </w:p>
    <w:p w14:paraId="62F290F4" w14:textId="77777777" w:rsidR="00C522A8" w:rsidRPr="008B3B9D" w:rsidRDefault="00C522A8" w:rsidP="00C522A8">
      <w:pPr>
        <w:pStyle w:val="Bibliography"/>
        <w:rPr>
          <w:rFonts w:ascii="Calibri" w:hAnsi="Calibri" w:cs="Calibri"/>
        </w:rPr>
      </w:pPr>
      <w:r w:rsidRPr="008B3B9D">
        <w:rPr>
          <w:rFonts w:ascii="Calibri" w:hAnsi="Calibri" w:cs="Calibri"/>
        </w:rPr>
        <w:t>Jadun, Paige, Colin McMillan, Daniel Steinberg, Matteo Muratori, Laura Vimmerstedt, and Trieu Mai. 2017. “Electrification Futures Study: End-Use Electric Technology Cost and Performance Projections through 2050,” 108.</w:t>
      </w:r>
    </w:p>
    <w:p w14:paraId="0EAFC31A" w14:textId="77777777" w:rsidR="00C522A8" w:rsidRPr="008B3B9D" w:rsidRDefault="00C522A8" w:rsidP="00C522A8">
      <w:pPr>
        <w:pStyle w:val="Bibliography"/>
        <w:rPr>
          <w:rFonts w:ascii="Calibri" w:hAnsi="Calibri" w:cs="Calibri"/>
        </w:rPr>
      </w:pPr>
      <w:r w:rsidRPr="008B3B9D">
        <w:rPr>
          <w:rFonts w:ascii="Calibri" w:hAnsi="Calibri" w:cs="Calibri"/>
        </w:rPr>
        <w:t xml:space="preserve">Kittner, Noah, Felix Lill, and Daniel M. Kammen. 2017. “Energy Storage Deployment and Innovation for the Clean Energy Transition.” </w:t>
      </w:r>
      <w:r w:rsidRPr="008B3B9D">
        <w:rPr>
          <w:rFonts w:ascii="Calibri" w:hAnsi="Calibri" w:cs="Calibri"/>
          <w:i/>
          <w:iCs/>
        </w:rPr>
        <w:t>Nature Energy</w:t>
      </w:r>
      <w:r w:rsidRPr="008B3B9D">
        <w:rPr>
          <w:rFonts w:ascii="Calibri" w:hAnsi="Calibri" w:cs="Calibri"/>
        </w:rPr>
        <w:t xml:space="preserve"> 2 (9): 1–6. https://doi.org/10.1038/nenergy.2017.125.</w:t>
      </w:r>
    </w:p>
    <w:p w14:paraId="07DC637D" w14:textId="77777777" w:rsidR="00C522A8" w:rsidRPr="008B3B9D" w:rsidRDefault="00C522A8" w:rsidP="00C522A8">
      <w:pPr>
        <w:pStyle w:val="Bibliography"/>
        <w:rPr>
          <w:rFonts w:ascii="Calibri" w:hAnsi="Calibri" w:cs="Calibri"/>
        </w:rPr>
      </w:pPr>
      <w:r w:rsidRPr="008B3B9D">
        <w:rPr>
          <w:rFonts w:ascii="Calibri" w:hAnsi="Calibri" w:cs="Calibri"/>
        </w:rPr>
        <w:t xml:space="preserve">Kyle, Page, and Son H. Kim. 2011. “Long-Term Implications of Alternative Light-Duty Vehicle Technologies for Global Greenhouse Gas Emissions and Primary Energy Demands.” </w:t>
      </w:r>
      <w:r w:rsidRPr="008B3B9D">
        <w:rPr>
          <w:rFonts w:ascii="Calibri" w:hAnsi="Calibri" w:cs="Calibri"/>
          <w:i/>
          <w:iCs/>
        </w:rPr>
        <w:t>Energy Policy</w:t>
      </w:r>
      <w:r w:rsidRPr="008B3B9D">
        <w:rPr>
          <w:rFonts w:ascii="Calibri" w:hAnsi="Calibri" w:cs="Calibri"/>
        </w:rPr>
        <w:t xml:space="preserve"> 39 (5): 3012–24. https://doi.org/10.1016/j.enpol.2011.03.016.</w:t>
      </w:r>
    </w:p>
    <w:p w14:paraId="2CE157E0" w14:textId="77777777" w:rsidR="00C522A8" w:rsidRPr="008B3B9D" w:rsidRDefault="00C522A8" w:rsidP="00C522A8">
      <w:pPr>
        <w:pStyle w:val="Bibliography"/>
        <w:rPr>
          <w:rFonts w:ascii="Calibri" w:hAnsi="Calibri" w:cs="Calibri"/>
        </w:rPr>
      </w:pPr>
      <w:r w:rsidRPr="008B3B9D">
        <w:rPr>
          <w:rFonts w:ascii="Calibri" w:hAnsi="Calibri" w:cs="Calibri"/>
        </w:rPr>
        <w:t xml:space="preserve">Lee, Henry, and Grant Lovellette. 2011. “Will Electric Cars Transform the U.S. Market?” </w:t>
      </w:r>
      <w:r w:rsidRPr="008B3B9D">
        <w:rPr>
          <w:rFonts w:ascii="Calibri" w:hAnsi="Calibri" w:cs="Calibri"/>
          <w:i/>
          <w:iCs/>
        </w:rPr>
        <w:t>SSRN Electronic Journal</w:t>
      </w:r>
      <w:r w:rsidRPr="008B3B9D">
        <w:rPr>
          <w:rFonts w:ascii="Calibri" w:hAnsi="Calibri" w:cs="Calibri"/>
        </w:rPr>
        <w:t>. https://doi.org/10.2139/ssrn.1927351.</w:t>
      </w:r>
    </w:p>
    <w:p w14:paraId="5BF4FF52" w14:textId="77777777" w:rsidR="00C522A8" w:rsidRPr="008B3B9D" w:rsidRDefault="00C522A8" w:rsidP="00C522A8">
      <w:pPr>
        <w:pStyle w:val="Bibliography"/>
        <w:rPr>
          <w:rFonts w:ascii="Calibri" w:hAnsi="Calibri" w:cs="Calibri"/>
        </w:rPr>
      </w:pPr>
      <w:r w:rsidRPr="008B3B9D">
        <w:rPr>
          <w:rFonts w:ascii="Calibri" w:hAnsi="Calibri" w:cs="Calibri"/>
        </w:rPr>
        <w:t xml:space="preserve">Lévay, Petra Zsuzsa, Yannis Drossinos, and Christian Thiel. 2017. “The Effect of Fiscal Incentives on Market Penetration of Electric Vehicles: A Pairwise Comparison of Total Cost of Ownership.” </w:t>
      </w:r>
      <w:r w:rsidRPr="008B3B9D">
        <w:rPr>
          <w:rFonts w:ascii="Calibri" w:hAnsi="Calibri" w:cs="Calibri"/>
          <w:i/>
          <w:iCs/>
        </w:rPr>
        <w:t>Energy Policy</w:t>
      </w:r>
      <w:r w:rsidRPr="008B3B9D">
        <w:rPr>
          <w:rFonts w:ascii="Calibri" w:hAnsi="Calibri" w:cs="Calibri"/>
        </w:rPr>
        <w:t xml:space="preserve"> 105 (June): 524–33. https://doi.org/10.1016/j.enpol.2017.02.054.</w:t>
      </w:r>
    </w:p>
    <w:p w14:paraId="60F3C98C" w14:textId="77777777" w:rsidR="00C522A8" w:rsidRPr="008B3B9D" w:rsidRDefault="00C522A8" w:rsidP="00C522A8">
      <w:pPr>
        <w:pStyle w:val="Bibliography"/>
        <w:rPr>
          <w:rFonts w:ascii="Calibri" w:hAnsi="Calibri" w:cs="Calibri"/>
        </w:rPr>
      </w:pPr>
      <w:r w:rsidRPr="008B3B9D">
        <w:rPr>
          <w:rFonts w:ascii="Calibri" w:hAnsi="Calibri" w:cs="Calibri"/>
        </w:rPr>
        <w:t xml:space="preserve">McCollum, David, Volker Krey, Peter Kolp, Yu Nagai, and Keywan Riahi. 2013. “Transport Electrification: A Key Element for Energy System Transformation and Climate Stabilization.” </w:t>
      </w:r>
      <w:r w:rsidRPr="008B3B9D">
        <w:rPr>
          <w:rFonts w:ascii="Calibri" w:hAnsi="Calibri" w:cs="Calibri"/>
          <w:i/>
          <w:iCs/>
        </w:rPr>
        <w:t>Climatic Change</w:t>
      </w:r>
      <w:r w:rsidRPr="008B3B9D">
        <w:rPr>
          <w:rFonts w:ascii="Calibri" w:hAnsi="Calibri" w:cs="Calibri"/>
        </w:rPr>
        <w:t xml:space="preserve"> 123 (3–4): 651–64. https://doi.org/10.1007/s10584-013-0969-z.</w:t>
      </w:r>
    </w:p>
    <w:p w14:paraId="0387FB1F" w14:textId="77777777" w:rsidR="00C522A8" w:rsidRPr="008B3B9D" w:rsidRDefault="00C522A8" w:rsidP="00C522A8">
      <w:pPr>
        <w:pStyle w:val="Bibliography"/>
        <w:rPr>
          <w:rFonts w:ascii="Calibri" w:hAnsi="Calibri" w:cs="Calibri"/>
        </w:rPr>
      </w:pPr>
      <w:r w:rsidRPr="008B3B9D">
        <w:rPr>
          <w:rFonts w:ascii="Calibri" w:hAnsi="Calibri" w:cs="Calibri"/>
        </w:rPr>
        <w:t xml:space="preserve">Mersky, Avi Chaim, Frances Sprei, Constantine Samaras, and Zhen (Sean) Qian. 2016. “Effectiveness of Incentives on Electric Vehicle Adoption in Norway.” </w:t>
      </w:r>
      <w:r w:rsidRPr="008B3B9D">
        <w:rPr>
          <w:rFonts w:ascii="Calibri" w:hAnsi="Calibri" w:cs="Calibri"/>
          <w:i/>
          <w:iCs/>
        </w:rPr>
        <w:t>Transportation Research Part D: Transport and Environment</w:t>
      </w:r>
      <w:r w:rsidRPr="008B3B9D">
        <w:rPr>
          <w:rFonts w:ascii="Calibri" w:hAnsi="Calibri" w:cs="Calibri"/>
        </w:rPr>
        <w:t xml:space="preserve"> 46 (July): 56–68. https://doi.org/10.1016/j.trd.2016.03.011.</w:t>
      </w:r>
    </w:p>
    <w:p w14:paraId="12B98006" w14:textId="77777777" w:rsidR="00C522A8" w:rsidRPr="008B3B9D" w:rsidRDefault="00C522A8" w:rsidP="00C522A8">
      <w:pPr>
        <w:pStyle w:val="Bibliography"/>
        <w:rPr>
          <w:rFonts w:ascii="Calibri" w:hAnsi="Calibri" w:cs="Calibri"/>
        </w:rPr>
      </w:pPr>
      <w:r w:rsidRPr="008B3B9D">
        <w:rPr>
          <w:rFonts w:ascii="Calibri" w:hAnsi="Calibri" w:cs="Calibri"/>
        </w:rPr>
        <w:t xml:space="preserve">Mittal, Shivika, Hancheng Dai, Shinichiro Fujimori, Tatsuya Hanaoka, and Runsen Zhang. 2017. “Key Factors Influencing the Global Passenger Transport Dynamics Using the AIM/Transport Model.” </w:t>
      </w:r>
      <w:r w:rsidRPr="008B3B9D">
        <w:rPr>
          <w:rFonts w:ascii="Calibri" w:hAnsi="Calibri" w:cs="Calibri"/>
          <w:i/>
          <w:iCs/>
        </w:rPr>
        <w:t>Transportation Research Part D: Transport and Environment</w:t>
      </w:r>
      <w:r w:rsidRPr="008B3B9D">
        <w:rPr>
          <w:rFonts w:ascii="Calibri" w:hAnsi="Calibri" w:cs="Calibri"/>
        </w:rPr>
        <w:t xml:space="preserve"> 55 (August): 373–88. https://doi.org/10.1016/j.trd.2016.10.006.</w:t>
      </w:r>
    </w:p>
    <w:p w14:paraId="71711CA6" w14:textId="77777777" w:rsidR="00C522A8" w:rsidRPr="008B3B9D" w:rsidRDefault="00C522A8" w:rsidP="00C522A8">
      <w:pPr>
        <w:pStyle w:val="Bibliography"/>
        <w:rPr>
          <w:rFonts w:ascii="Calibri" w:hAnsi="Calibri" w:cs="Calibri"/>
        </w:rPr>
      </w:pPr>
      <w:r w:rsidRPr="008B3B9D">
        <w:rPr>
          <w:rFonts w:ascii="Calibri" w:hAnsi="Calibri" w:cs="Calibri"/>
        </w:rPr>
        <w:t>Moawad, Ayman, Namdoo Kim, Neeraj Shidore, and Aymeric Rousseau. 2016. “Assessment of Vehicle Sizing, Energy Consumption and Cost Through Large Scale Simulation of Advanced Vehicle Technologies.” ANL/ESD--15/28, 1245199. https://doi.org/10.2172/1245199.</w:t>
      </w:r>
    </w:p>
    <w:p w14:paraId="1B650E88" w14:textId="77777777" w:rsidR="00C522A8" w:rsidRPr="008B3B9D" w:rsidRDefault="00C522A8" w:rsidP="00C522A8">
      <w:pPr>
        <w:pStyle w:val="Bibliography"/>
        <w:rPr>
          <w:rFonts w:ascii="Calibri" w:hAnsi="Calibri" w:cs="Calibri"/>
        </w:rPr>
      </w:pPr>
      <w:r w:rsidRPr="008B3B9D">
        <w:rPr>
          <w:rFonts w:ascii="Calibri" w:hAnsi="Calibri" w:cs="Calibri"/>
        </w:rPr>
        <w:t xml:space="preserve">Nykvist, Björn, and Måns Nilsson. 2015. “Rapidly Falling Costs of Battery Packs for Electric Vehicles.” </w:t>
      </w:r>
      <w:r w:rsidRPr="008B3B9D">
        <w:rPr>
          <w:rFonts w:ascii="Calibri" w:hAnsi="Calibri" w:cs="Calibri"/>
          <w:i/>
          <w:iCs/>
        </w:rPr>
        <w:t>Nature Climate Change</w:t>
      </w:r>
      <w:r w:rsidRPr="008B3B9D">
        <w:rPr>
          <w:rFonts w:ascii="Calibri" w:hAnsi="Calibri" w:cs="Calibri"/>
        </w:rPr>
        <w:t xml:space="preserve"> 5 (4): 329–32. https://doi.org/10.1038/nclimate2564.</w:t>
      </w:r>
    </w:p>
    <w:p w14:paraId="0EEB458F" w14:textId="77777777" w:rsidR="00C522A8" w:rsidRPr="008B3B9D" w:rsidRDefault="00C522A8" w:rsidP="00C522A8">
      <w:pPr>
        <w:pStyle w:val="Bibliography"/>
        <w:rPr>
          <w:rFonts w:ascii="Calibri" w:hAnsi="Calibri" w:cs="Calibri"/>
        </w:rPr>
      </w:pPr>
      <w:r w:rsidRPr="008B3B9D">
        <w:rPr>
          <w:rFonts w:ascii="Calibri" w:hAnsi="Calibri" w:cs="Calibri"/>
        </w:rPr>
        <w:t>Ou, Shiqi, Zhenhong Lin, Zhixin Wu, Jihu Zheng, Renzhi Lyu, Steven V. Przesmitzki, and Xin He. 2017. “A Study of China s Explosive Growth in the Plug-in Electric Vehicle Market.” ORNL/TM--2016/750, 1341568. https://doi.org/10.2172/1341568.</w:t>
      </w:r>
    </w:p>
    <w:p w14:paraId="72D843BB" w14:textId="77777777" w:rsidR="00C522A8" w:rsidRPr="008B3B9D" w:rsidRDefault="00C522A8" w:rsidP="00C522A8">
      <w:pPr>
        <w:pStyle w:val="Bibliography"/>
        <w:rPr>
          <w:rFonts w:ascii="Calibri" w:hAnsi="Calibri" w:cs="Calibri"/>
        </w:rPr>
      </w:pPr>
      <w:r w:rsidRPr="008B3B9D">
        <w:rPr>
          <w:rFonts w:ascii="Calibri" w:hAnsi="Calibri" w:cs="Calibri"/>
        </w:rPr>
        <w:t>Parik, Gunjan. 2016. “C40: Cities Are Leading An Electric Bus Revolution.” C40. September 9, 2016. https://www.c40.org/blog_posts/cities-are-leading-an-electric-bus-revolution.</w:t>
      </w:r>
    </w:p>
    <w:p w14:paraId="6DAB5365" w14:textId="77777777" w:rsidR="00C522A8" w:rsidRPr="008B3B9D" w:rsidRDefault="00C522A8" w:rsidP="00C522A8">
      <w:pPr>
        <w:pStyle w:val="Bibliography"/>
        <w:rPr>
          <w:rFonts w:ascii="Calibri" w:hAnsi="Calibri" w:cs="Calibri"/>
        </w:rPr>
      </w:pPr>
      <w:r w:rsidRPr="008B3B9D">
        <w:rPr>
          <w:rFonts w:ascii="Calibri" w:hAnsi="Calibri" w:cs="Calibri"/>
        </w:rPr>
        <w:t>Poon, Linda. 2019. “The Electric Bus Is Running Late.” CityLab. July 20, 2019. https://www.citylab.com/transportation/2019/06/electric-bus-china-grid-ev-charging-infrastructure-battery/591655/.</w:t>
      </w:r>
    </w:p>
    <w:p w14:paraId="60AB2A46" w14:textId="77777777" w:rsidR="00C522A8" w:rsidRPr="008B3B9D" w:rsidRDefault="00C522A8" w:rsidP="00C522A8">
      <w:pPr>
        <w:pStyle w:val="Bibliography"/>
        <w:rPr>
          <w:rFonts w:ascii="Calibri" w:hAnsi="Calibri" w:cs="Calibri"/>
        </w:rPr>
      </w:pPr>
      <w:r w:rsidRPr="008B3B9D">
        <w:rPr>
          <w:rFonts w:ascii="Calibri" w:hAnsi="Calibri" w:cs="Calibri"/>
        </w:rPr>
        <w:t>“Proterra: US Record for Electric Bus Battery Capacity - Sustainable Bus.” 2019. March 23, 2019. https://www.sustainable-bus.com/news/proterra-set-a-new-us-record-for-electric-bus-battery-capacity/.</w:t>
      </w:r>
    </w:p>
    <w:p w14:paraId="21819E84" w14:textId="77777777" w:rsidR="00C522A8" w:rsidRPr="008B3B9D" w:rsidRDefault="00C522A8" w:rsidP="00C522A8">
      <w:pPr>
        <w:pStyle w:val="Bibliography"/>
        <w:rPr>
          <w:rFonts w:ascii="Calibri" w:hAnsi="Calibri" w:cs="Calibri"/>
        </w:rPr>
      </w:pPr>
      <w:r w:rsidRPr="008B3B9D">
        <w:rPr>
          <w:rFonts w:ascii="Calibri" w:hAnsi="Calibri" w:cs="Calibri"/>
        </w:rPr>
        <w:lastRenderedPageBreak/>
        <w:t xml:space="preserve">Richardson, David B. 2013. “Electric Vehicles and the Electric Grid: A Review of Modeling Approaches, Impacts, and Renewable Energy Integration.” </w:t>
      </w:r>
      <w:r w:rsidRPr="008B3B9D">
        <w:rPr>
          <w:rFonts w:ascii="Calibri" w:hAnsi="Calibri" w:cs="Calibri"/>
          <w:i/>
          <w:iCs/>
        </w:rPr>
        <w:t>Renewable and Sustainable Energy Reviews</w:t>
      </w:r>
      <w:r w:rsidRPr="008B3B9D">
        <w:rPr>
          <w:rFonts w:ascii="Calibri" w:hAnsi="Calibri" w:cs="Calibri"/>
        </w:rPr>
        <w:t xml:space="preserve"> 19 (March): 247–54. https://doi.org/10.1016/j.rser.2012.11.042.</w:t>
      </w:r>
    </w:p>
    <w:p w14:paraId="04AAF4B0" w14:textId="77777777" w:rsidR="00C522A8" w:rsidRPr="008B3B9D" w:rsidRDefault="00C522A8" w:rsidP="00C522A8">
      <w:pPr>
        <w:pStyle w:val="Bibliography"/>
        <w:rPr>
          <w:rFonts w:ascii="Calibri" w:hAnsi="Calibri" w:cs="Calibri"/>
        </w:rPr>
      </w:pPr>
      <w:r w:rsidRPr="008B3B9D">
        <w:rPr>
          <w:rFonts w:ascii="Calibri" w:hAnsi="Calibri" w:cs="Calibri"/>
        </w:rPr>
        <w:t xml:space="preserve">Schmidt, O., A. Hawkes, A. Gambhir, and I. Staffell. 2017. “The Future Cost of Electrical Energy Storage Based on Experience Rates.” </w:t>
      </w:r>
      <w:r w:rsidRPr="008B3B9D">
        <w:rPr>
          <w:rFonts w:ascii="Calibri" w:hAnsi="Calibri" w:cs="Calibri"/>
          <w:i/>
          <w:iCs/>
        </w:rPr>
        <w:t>Nature Energy</w:t>
      </w:r>
      <w:r w:rsidRPr="008B3B9D">
        <w:rPr>
          <w:rFonts w:ascii="Calibri" w:hAnsi="Calibri" w:cs="Calibri"/>
        </w:rPr>
        <w:t xml:space="preserve"> 2 (8): 17110. https://doi.org/10.1038/nenergy.2017.110.</w:t>
      </w:r>
    </w:p>
    <w:p w14:paraId="2D79C966" w14:textId="77777777" w:rsidR="00C522A8" w:rsidRPr="008B3B9D" w:rsidRDefault="00C522A8" w:rsidP="00C522A8">
      <w:pPr>
        <w:pStyle w:val="Bibliography"/>
        <w:rPr>
          <w:rFonts w:ascii="Calibri" w:hAnsi="Calibri" w:cs="Calibri"/>
        </w:rPr>
      </w:pPr>
      <w:r w:rsidRPr="008B3B9D">
        <w:rPr>
          <w:rFonts w:ascii="Calibri" w:hAnsi="Calibri" w:cs="Calibri"/>
        </w:rPr>
        <w:t xml:space="preserve">Seixas, J., S. Simões, L. Dias, A. Kanudia, P. Fortes, and M. Gargiulo. 2015. “Assessing the Cost-Effectiveness of Electric Vehicles in European Countries Using Integrated Modeling.” </w:t>
      </w:r>
      <w:r w:rsidRPr="008B3B9D">
        <w:rPr>
          <w:rFonts w:ascii="Calibri" w:hAnsi="Calibri" w:cs="Calibri"/>
          <w:i/>
          <w:iCs/>
        </w:rPr>
        <w:t>Energy Policy</w:t>
      </w:r>
      <w:r w:rsidRPr="008B3B9D">
        <w:rPr>
          <w:rFonts w:ascii="Calibri" w:hAnsi="Calibri" w:cs="Calibri"/>
        </w:rPr>
        <w:t xml:space="preserve"> 80 (May): 165–76. https://doi.org/10.1016/j.enpol.2015.01.032.</w:t>
      </w:r>
    </w:p>
    <w:p w14:paraId="34301024" w14:textId="77777777" w:rsidR="00C522A8" w:rsidRPr="008B3B9D" w:rsidRDefault="00C522A8" w:rsidP="00C522A8">
      <w:pPr>
        <w:pStyle w:val="Bibliography"/>
        <w:rPr>
          <w:rFonts w:ascii="Calibri" w:hAnsi="Calibri" w:cs="Calibri"/>
        </w:rPr>
      </w:pPr>
      <w:r w:rsidRPr="008B3B9D">
        <w:rPr>
          <w:rFonts w:ascii="Calibri" w:hAnsi="Calibri" w:cs="Calibri"/>
        </w:rPr>
        <w:t xml:space="preserve">Sierzchula, William, Sjoerd Bakker, Kees Maat, and Bert van Wee. 2014. “The Influence of Financial Incentives and Other Socio-Economic Factors on Electric Vehicle Adoption.” </w:t>
      </w:r>
      <w:r w:rsidRPr="008B3B9D">
        <w:rPr>
          <w:rFonts w:ascii="Calibri" w:hAnsi="Calibri" w:cs="Calibri"/>
          <w:i/>
          <w:iCs/>
        </w:rPr>
        <w:t>Energy Policy</w:t>
      </w:r>
      <w:r w:rsidRPr="008B3B9D">
        <w:rPr>
          <w:rFonts w:ascii="Calibri" w:hAnsi="Calibri" w:cs="Calibri"/>
        </w:rPr>
        <w:t xml:space="preserve"> 68 (May): 183–94. https://doi.org/10.1016/j.enpol.2014.01.043.</w:t>
      </w:r>
    </w:p>
    <w:p w14:paraId="32E816DC" w14:textId="77777777" w:rsidR="00C522A8" w:rsidRPr="008B3B9D" w:rsidRDefault="00C522A8" w:rsidP="00C522A8">
      <w:pPr>
        <w:pStyle w:val="Bibliography"/>
        <w:rPr>
          <w:rFonts w:ascii="Calibri" w:hAnsi="Calibri" w:cs="Calibri"/>
        </w:rPr>
      </w:pPr>
      <w:r w:rsidRPr="008B3B9D">
        <w:rPr>
          <w:rFonts w:ascii="Calibri" w:hAnsi="Calibri" w:cs="Calibri"/>
        </w:rPr>
        <w:t>Stromsta, Karl-Erik. 2019. “Proterra Rolls Out $200 Million Electric Bus Battery Leasing Program With Mitsui.” April 16, 2019. https://www.greentechmedia.com/articles/read/proterra-rolls-out-bus-battery-leasing-program-with-mitsui.</w:t>
      </w:r>
    </w:p>
    <w:p w14:paraId="0CC1D156" w14:textId="77777777" w:rsidR="00C522A8" w:rsidRPr="008B3B9D" w:rsidRDefault="00C522A8" w:rsidP="00C522A8">
      <w:pPr>
        <w:pStyle w:val="Bibliography"/>
        <w:rPr>
          <w:rFonts w:ascii="Calibri" w:hAnsi="Calibri" w:cs="Calibri"/>
        </w:rPr>
      </w:pPr>
      <w:r w:rsidRPr="008B3B9D">
        <w:rPr>
          <w:rFonts w:ascii="Calibri" w:hAnsi="Calibri" w:cs="Calibri"/>
        </w:rPr>
        <w:t>“Transport — IPCC.” 2014. 2014. https://www.ipcc.ch/report/ar5/wg3/transport/.</w:t>
      </w:r>
    </w:p>
    <w:p w14:paraId="02889ACD" w14:textId="77777777" w:rsidR="00C522A8" w:rsidRPr="008B3B9D" w:rsidRDefault="00C522A8" w:rsidP="00C522A8">
      <w:pPr>
        <w:pStyle w:val="Bibliography"/>
        <w:rPr>
          <w:rFonts w:ascii="Calibri" w:hAnsi="Calibri" w:cs="Calibri"/>
        </w:rPr>
      </w:pPr>
      <w:r w:rsidRPr="008B3B9D">
        <w:rPr>
          <w:rFonts w:ascii="Calibri" w:hAnsi="Calibri" w:cs="Calibri"/>
        </w:rPr>
        <w:t xml:space="preserve">Wang, Ning, Linhao Tang, and Huizhong Pan. 2019. “A Global Comparison and Assessment of Incentive Policy on Electric Vehicle Promotion.” </w:t>
      </w:r>
      <w:r w:rsidRPr="008B3B9D">
        <w:rPr>
          <w:rFonts w:ascii="Calibri" w:hAnsi="Calibri" w:cs="Calibri"/>
          <w:i/>
          <w:iCs/>
        </w:rPr>
        <w:t>Sustainable Cities and Society</w:t>
      </w:r>
      <w:r w:rsidRPr="008B3B9D">
        <w:rPr>
          <w:rFonts w:ascii="Calibri" w:hAnsi="Calibri" w:cs="Calibri"/>
        </w:rPr>
        <w:t xml:space="preserve"> 44 (January): 597–603. https://doi.org/10.1016/j.scs.2018.10.024.</w:t>
      </w:r>
    </w:p>
    <w:p w14:paraId="4DA753AF" w14:textId="77777777" w:rsidR="00C522A8" w:rsidRPr="008B3B9D" w:rsidRDefault="00C522A8" w:rsidP="00C522A8">
      <w:pPr>
        <w:pStyle w:val="Bibliography"/>
        <w:rPr>
          <w:rFonts w:ascii="Calibri" w:hAnsi="Calibri" w:cs="Calibri"/>
        </w:rPr>
      </w:pPr>
      <w:r w:rsidRPr="008B3B9D">
        <w:rPr>
          <w:rFonts w:ascii="Calibri" w:hAnsi="Calibri" w:cs="Calibri"/>
        </w:rPr>
        <w:t>Wappelhorst, Sandra. 2018. “Using Vehicle Taxation Policy to Lower Transport Emissions: An Overview for Passenger Cars in Europe,” December, 54.</w:t>
      </w:r>
    </w:p>
    <w:p w14:paraId="274236AC" w14:textId="77777777" w:rsidR="00C522A8" w:rsidRPr="008B3B9D" w:rsidRDefault="00C522A8" w:rsidP="00C522A8">
      <w:pPr>
        <w:pStyle w:val="Bibliography"/>
        <w:rPr>
          <w:rFonts w:ascii="Calibri" w:hAnsi="Calibri" w:cs="Calibri"/>
        </w:rPr>
      </w:pPr>
      <w:r w:rsidRPr="008B3B9D">
        <w:rPr>
          <w:rFonts w:ascii="Calibri" w:hAnsi="Calibri" w:cs="Calibri"/>
        </w:rPr>
        <w:t xml:space="preserve">Wu, Ya, and Li Zhang. 2017. “Can the Development of Electric Vehicles Reduce the Emission of Air Pollutants and Greenhouse Gases in Developing Countries?” </w:t>
      </w:r>
      <w:r w:rsidRPr="008B3B9D">
        <w:rPr>
          <w:rFonts w:ascii="Calibri" w:hAnsi="Calibri" w:cs="Calibri"/>
          <w:i/>
          <w:iCs/>
        </w:rPr>
        <w:t>Transportation Research Part D: Transport and Environment</w:t>
      </w:r>
      <w:r w:rsidRPr="008B3B9D">
        <w:rPr>
          <w:rFonts w:ascii="Calibri" w:hAnsi="Calibri" w:cs="Calibri"/>
        </w:rPr>
        <w:t xml:space="preserve"> 51 (March): 129–45. https://doi.org/10.1016/j.trd.2016.12.007.</w:t>
      </w:r>
    </w:p>
    <w:p w14:paraId="323823A6" w14:textId="77777777" w:rsidR="00C522A8" w:rsidRPr="008B3B9D" w:rsidRDefault="00C522A8" w:rsidP="00C522A8">
      <w:pPr>
        <w:pStyle w:val="Bibliography"/>
        <w:rPr>
          <w:rFonts w:ascii="Calibri" w:hAnsi="Calibri" w:cs="Calibri"/>
        </w:rPr>
      </w:pPr>
      <w:r w:rsidRPr="008B3B9D">
        <w:rPr>
          <w:rFonts w:ascii="Calibri" w:hAnsi="Calibri" w:cs="Calibri"/>
        </w:rPr>
        <w:t>Yang, Zifei. 2016. “Principles for Effective Electric Vehicle Incentive Design,” June, 43.</w:t>
      </w:r>
    </w:p>
    <w:p w14:paraId="2EBC75DE" w14:textId="77777777" w:rsidR="00C522A8" w:rsidRPr="008B3B9D" w:rsidRDefault="00C522A8" w:rsidP="00C522A8">
      <w:pPr>
        <w:pStyle w:val="Bibliography"/>
        <w:rPr>
          <w:rFonts w:ascii="Calibri" w:hAnsi="Calibri" w:cs="Calibri"/>
        </w:rPr>
      </w:pPr>
      <w:r w:rsidRPr="008B3B9D">
        <w:rPr>
          <w:rFonts w:ascii="Calibri" w:hAnsi="Calibri" w:cs="Calibri"/>
        </w:rPr>
        <w:t xml:space="preserve">Zhang, Runsen, and Shinichiro Fujimori. 2020. “The Role of Transport Electrification in Global Climate Change Mitigation Scenarios.” </w:t>
      </w:r>
      <w:r w:rsidRPr="008B3B9D">
        <w:rPr>
          <w:rFonts w:ascii="Calibri" w:hAnsi="Calibri" w:cs="Calibri"/>
          <w:i/>
          <w:iCs/>
        </w:rPr>
        <w:t>Environmental Research Letters</w:t>
      </w:r>
      <w:r w:rsidRPr="008B3B9D">
        <w:rPr>
          <w:rFonts w:ascii="Calibri" w:hAnsi="Calibri" w:cs="Calibri"/>
        </w:rPr>
        <w:t xml:space="preserve"> 15 (3): 034019. https://doi.org/10.1088/1748-9326/ab6658.</w:t>
      </w:r>
    </w:p>
    <w:p w14:paraId="42E8BE74" w14:textId="0F0281F8"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1" w:name="_Toc36643845"/>
      <w:r>
        <w:lastRenderedPageBreak/>
        <w:t>Appendi</w:t>
      </w:r>
      <w:r w:rsidR="00F15425">
        <w:t>ces</w:t>
      </w:r>
      <w:bookmarkEnd w:id="21"/>
    </w:p>
    <w:p w14:paraId="5F7A3EA5" w14:textId="47346274" w:rsidR="005133FA" w:rsidRDefault="005133FA" w:rsidP="00AB7F69">
      <w:pPr>
        <w:pStyle w:val="Heading1"/>
      </w:pPr>
      <w:bookmarkStart w:id="22" w:name="_Toc36643846"/>
      <w:r>
        <w:t>Pakistan-specific changes to core GCAM</w:t>
      </w:r>
      <w:bookmarkEnd w:id="22"/>
    </w:p>
    <w:p w14:paraId="20FC5D37" w14:textId="55D5ADFA" w:rsidR="00E8474E" w:rsidRDefault="00E8474E" w:rsidP="00E8474E">
      <w:pPr>
        <w:pStyle w:val="Heading2"/>
      </w:pPr>
      <w:bookmarkStart w:id="23" w:name="_Toc36643847"/>
      <w:bookmarkStart w:id="24" w:name="_Toc35334621"/>
      <w:r>
        <w:t>Socioeconomic assumptions</w:t>
      </w:r>
      <w:bookmarkEnd w:id="23"/>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5"/>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E5D7E1" w14:textId="77777777" w:rsidR="00146040" w:rsidRDefault="00146040" w:rsidP="00146040">
      <w:r>
        <w:rPr>
          <w:noProof/>
        </w:rPr>
        <w:lastRenderedPageBreak/>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EE0E37" w14:textId="07979EDF" w:rsidR="00146040" w:rsidRDefault="00146040" w:rsidP="00146040">
      <w:r>
        <w:rPr>
          <w:noProof/>
        </w:rPr>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lastRenderedPageBreak/>
        <w:t>Power sector changes</w:t>
      </w:r>
      <w:bookmarkEnd w:id="24"/>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lastRenderedPageBreak/>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6"/>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lastRenderedPageBreak/>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lastRenderedPageBreak/>
              <w:t>Natural Gas</w:t>
            </w:r>
          </w:p>
          <w:p w14:paraId="460DE43A" w14:textId="25BF6794" w:rsidR="00717EEE" w:rsidRDefault="00717EEE" w:rsidP="00717EEE">
            <w:r>
              <w:t>BEV</w:t>
            </w:r>
          </w:p>
        </w:tc>
        <w:tc>
          <w:tcPr>
            <w:tcW w:w="3865" w:type="dxa"/>
          </w:tcPr>
          <w:p w14:paraId="11BC7C2E" w14:textId="77777777" w:rsidR="00717EEE" w:rsidRDefault="00717EEE" w:rsidP="00717EEE">
            <w:r>
              <w:lastRenderedPageBreak/>
              <w:t>Base year energy use</w:t>
            </w:r>
          </w:p>
          <w:p w14:paraId="5B4159B7" w14:textId="77777777" w:rsidR="00717EEE" w:rsidRDefault="00717EEE" w:rsidP="00717EEE">
            <w:r>
              <w:lastRenderedPageBreak/>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lastRenderedPageBreak/>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w:t>
      </w:r>
      <w:r w:rsidR="00B27C86">
        <w:lastRenderedPageBreak/>
        <w:t xml:space="preserve">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7"/>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t xml:space="preserve">Battery cost curves update </w:t>
      </w:r>
      <w:bookmarkEnd w:id="34"/>
      <w:bookmarkEnd w:id="35"/>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w:t>
      </w:r>
      <w:r w:rsidR="00C45DD4">
        <w:lastRenderedPageBreak/>
        <w:t xml:space="preserve">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3"/>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t xml:space="preserve">Battery </w:t>
      </w:r>
      <w:proofErr w:type="spellStart"/>
      <w:r>
        <w:t>vintaging</w:t>
      </w:r>
      <w:proofErr w:type="spellEnd"/>
      <w:r>
        <w:t xml:space="preserve"> factors</w:t>
      </w:r>
      <w:bookmarkEnd w:id="36"/>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lastRenderedPageBreak/>
        <w:t>4W LDVs</w:t>
      </w:r>
      <w:bookmarkEnd w:id="37"/>
      <w:bookmarkEnd w:id="38"/>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w:t>
      </w:r>
      <w:proofErr w:type="spellStart"/>
      <w:r w:rsidR="00824F49" w:rsidRPr="00824F49">
        <w:rPr>
          <w:rFonts w:ascii="Calibri" w:hAnsi="Calibri" w:cs="Calibri"/>
        </w:rPr>
        <w:t>Moawad</w:t>
      </w:r>
      <w:proofErr w:type="spellEnd"/>
      <w:r w:rsidR="00824F49" w:rsidRPr="00824F49">
        <w:rPr>
          <w:rFonts w:ascii="Calibri" w:hAnsi="Calibri" w:cs="Calibri"/>
        </w:rPr>
        <w:t xml:space="preserve">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8"/>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9"/>
      </w:r>
      <w:r>
        <w:t xml:space="preserve"> and average inflation of 5.5% over the past five years.</w:t>
      </w:r>
      <w:r>
        <w:rPr>
          <w:rStyle w:val="FootnoteReference"/>
        </w:rPr>
        <w:footnoteReference w:id="10"/>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360DEA9A"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simplified schematic of the measures contained in the NEVP:</w:t>
      </w:r>
    </w:p>
    <w:tbl>
      <w:tblPr>
        <w:tblStyle w:val="TableGrid"/>
        <w:tblW w:w="13131" w:type="dxa"/>
        <w:tblInd w:w="-365" w:type="dxa"/>
        <w:tblLayout w:type="fixed"/>
        <w:tblLook w:val="04A0" w:firstRow="1" w:lastRow="0" w:firstColumn="1" w:lastColumn="0" w:noHBand="0" w:noVBand="1"/>
      </w:tblPr>
      <w:tblGrid>
        <w:gridCol w:w="853"/>
        <w:gridCol w:w="2114"/>
        <w:gridCol w:w="2115"/>
        <w:gridCol w:w="846"/>
        <w:gridCol w:w="706"/>
        <w:gridCol w:w="705"/>
        <w:gridCol w:w="705"/>
        <w:gridCol w:w="707"/>
        <w:gridCol w:w="705"/>
        <w:gridCol w:w="282"/>
        <w:gridCol w:w="424"/>
        <w:gridCol w:w="705"/>
        <w:gridCol w:w="705"/>
        <w:gridCol w:w="705"/>
        <w:gridCol w:w="846"/>
        <w:gridCol w:w="8"/>
      </w:tblGrid>
      <w:tr w:rsidR="002C3552" w:rsidRPr="002C3552" w14:paraId="0B99BDCB" w14:textId="77777777" w:rsidTr="002C3552">
        <w:trPr>
          <w:gridAfter w:val="1"/>
          <w:wAfter w:w="8" w:type="dxa"/>
          <w:cantSplit/>
          <w:trHeight w:val="255"/>
          <w:tblHeader/>
        </w:trPr>
        <w:tc>
          <w:tcPr>
            <w:tcW w:w="854"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BCE7638" w14:textId="77777777" w:rsidR="002C3552" w:rsidRPr="002C3552" w:rsidRDefault="002C3552" w:rsidP="002C3552">
            <w:pPr>
              <w:spacing w:before="60" w:after="60"/>
              <w:jc w:val="center"/>
              <w:rPr>
                <w:rFonts w:ascii="Gill Sans MT" w:hAnsi="Gill Sans MT"/>
                <w:b/>
                <w:sz w:val="16"/>
                <w:szCs w:val="18"/>
              </w:rPr>
            </w:pPr>
          </w:p>
        </w:tc>
        <w:tc>
          <w:tcPr>
            <w:tcW w:w="211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tcPr>
          <w:p w14:paraId="2FC82BDD" w14:textId="7C9C8528"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Comment</w:t>
            </w:r>
          </w:p>
        </w:tc>
        <w:tc>
          <w:tcPr>
            <w:tcW w:w="211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49FAD1FD" w14:textId="666E22A1"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Vehicle Category</w:t>
            </w:r>
          </w:p>
        </w:tc>
        <w:tc>
          <w:tcPr>
            <w:tcW w:w="84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3656A24A"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b/>
                <w:sz w:val="16"/>
                <w:szCs w:val="18"/>
              </w:rPr>
              <w:t>Y1</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349CC062"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2</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C8D3EB9"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3</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1AC3837"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4</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6F57D4E"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5</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2D505AF"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6</w:t>
            </w:r>
          </w:p>
        </w:tc>
        <w:tc>
          <w:tcPr>
            <w:tcW w:w="705" w:type="dxa"/>
            <w:gridSpan w:val="2"/>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147D71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7</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C12DF34"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8</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098591"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9</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755BD94"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10</w:t>
            </w:r>
          </w:p>
        </w:tc>
        <w:tc>
          <w:tcPr>
            <w:tcW w:w="84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F56AF8F"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b/>
                <w:sz w:val="16"/>
                <w:szCs w:val="18"/>
              </w:rPr>
              <w:t>Y11+</w:t>
            </w:r>
          </w:p>
        </w:tc>
      </w:tr>
      <w:tr w:rsidR="002C3552" w:rsidRPr="002C3552" w14:paraId="29119FD1" w14:textId="77777777" w:rsidTr="002C3552">
        <w:trPr>
          <w:cantSplit/>
          <w:trHeight w:val="37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412DB1B"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A.</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29E2ED52" w14:textId="1BAD3A62" w:rsidR="002C3552" w:rsidRPr="002C3552" w:rsidRDefault="002C3552" w:rsidP="002C3552">
            <w:pPr>
              <w:spacing w:before="60" w:after="60"/>
              <w:rPr>
                <w:rFonts w:ascii="Gill Sans MT" w:hAnsi="Gill Sans MT"/>
                <w:b/>
                <w:sz w:val="16"/>
                <w:szCs w:val="18"/>
              </w:rPr>
            </w:pPr>
            <w:r w:rsidRPr="002C3552">
              <w:rPr>
                <w:rFonts w:ascii="Gill Sans MT" w:hAnsi="Gill Sans MT"/>
                <w:sz w:val="16"/>
                <w:szCs w:val="18"/>
              </w:rPr>
              <w:t>This figure in the NEVP applies only to imports related to electric cars/LTVs (LUMS clarification)</w:t>
            </w: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33D1314" w14:textId="0EEC040B"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NEVP Fig. 1, Page 12</w:t>
            </w:r>
          </w:p>
        </w:tc>
      </w:tr>
      <w:tr w:rsidR="002C3552" w:rsidRPr="002C3552" w14:paraId="04560BF2" w14:textId="77777777" w:rsidTr="002C3552">
        <w:trPr>
          <w:gridAfter w:val="1"/>
          <w:wAfter w:w="7" w:type="dxa"/>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42CCC3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DCBBC17"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CD2092B" w14:textId="04133E0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used EV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0B697F4"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5% CD</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F0439B"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75E7498"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AB922E" w14:textId="77777777" w:rsidR="002C3552" w:rsidRPr="002C3552" w:rsidRDefault="002C3552" w:rsidP="002C3552">
            <w:pPr>
              <w:spacing w:before="60" w:after="60"/>
              <w:rPr>
                <w:rFonts w:ascii="Gill Sans MT" w:hAnsi="Gill Sans MT"/>
                <w:b/>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A13D9EF" w14:textId="77777777" w:rsidR="002C3552" w:rsidRPr="002C3552" w:rsidRDefault="002C3552" w:rsidP="002C3552">
            <w:pPr>
              <w:spacing w:before="60" w:after="60"/>
              <w:rPr>
                <w:rFonts w:ascii="Gill Sans MT" w:hAnsi="Gill Sans MT"/>
                <w:b/>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C7CE3"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C70133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DFD7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11D25E"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C01799"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3DC264F1" w14:textId="77777777" w:rsidTr="002C3552">
        <w:trPr>
          <w:gridAfter w:val="1"/>
          <w:wAfter w:w="4" w:type="dxa"/>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1501B3"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F974CFE" w14:textId="5FA575F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KD’ applies to whole vehicle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564AF4" w14:textId="17112DE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CKD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1865A0B"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 GST, nil registration fee</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924F3"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4B46A8"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BE286B4"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5681E8"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7D66D1F0" w14:textId="77777777" w:rsidTr="002C3552">
        <w:trPr>
          <w:gridAfter w:val="1"/>
          <w:wAfter w:w="7" w:type="dxa"/>
          <w:cantSplit/>
          <w:trHeight w:val="66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A74C3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3a</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FC87CFE" w14:textId="69ABD0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BU’ refers to complete EV subassemblies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7A1F30" w14:textId="3E0A72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CBUs with EV specific part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7D0B46C8"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A7586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710B5"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48A674" w14:textId="77777777" w:rsidR="002C3552" w:rsidRPr="002C3552" w:rsidRDefault="002C3552" w:rsidP="002C3552">
            <w:pPr>
              <w:spacing w:before="60" w:after="60"/>
              <w:rPr>
                <w:rFonts w:ascii="Gill Sans MT" w:hAnsi="Gill Sans MT"/>
                <w:b/>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267A8C" w14:textId="77777777" w:rsidR="002C3552" w:rsidRPr="002C3552" w:rsidRDefault="002C3552" w:rsidP="002C3552">
            <w:pPr>
              <w:spacing w:before="60" w:after="60"/>
              <w:rPr>
                <w:rFonts w:ascii="Gill Sans MT" w:hAnsi="Gill Sans MT"/>
                <w:b/>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380E7F"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990FC7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A327BBB"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C1A39A"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AE2FA6"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4CF0BBC0" w14:textId="77777777" w:rsidTr="002C3552">
        <w:trPr>
          <w:gridAfter w:val="1"/>
          <w:wAfter w:w="5" w:type="dxa"/>
          <w:cantSplit/>
          <w:trHeight w:val="108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C90CDD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A.3b</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70AEAAA" w14:textId="7F66344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BU’ refers to complete EV subassemblies containing parts that are otherwise being manufactured locally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E0CF21E" w14:textId="2C4003D9"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CBUs with localized EV specific parts</w:t>
            </w: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1B1382D" w14:textId="77777777" w:rsidR="002C3552" w:rsidRPr="002C3552" w:rsidRDefault="002C3552" w:rsidP="002C3552">
            <w:pPr>
              <w:spacing w:before="60" w:after="60"/>
              <w:jc w:val="center"/>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C4D091" w14:textId="77777777" w:rsidR="002C3552" w:rsidRPr="002C3552" w:rsidRDefault="002C3552" w:rsidP="002C3552">
            <w:pPr>
              <w:spacing w:before="60" w:after="60"/>
              <w:rPr>
                <w:rFonts w:ascii="Gill Sans MT" w:hAnsi="Gill Sans MT"/>
                <w:b/>
                <w:sz w:val="16"/>
                <w:szCs w:val="18"/>
              </w:rPr>
            </w:pPr>
          </w:p>
        </w:tc>
        <w:tc>
          <w:tcPr>
            <w:tcW w:w="3528" w:type="dxa"/>
            <w:gridSpan w:val="6"/>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578229AF"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78604B4"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6F36F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49CB02B"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1F46EC"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1EA3E22D" w14:textId="77777777" w:rsidTr="002C3552">
        <w:trPr>
          <w:gridAfter w:val="1"/>
          <w:wAfter w:w="4" w:type="dxa"/>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A5FA3CB"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4E0BE51" w14:textId="0EEFE76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Refers to EV-specific parts or components of subassemblies not being manufactured locally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A10B7E" w14:textId="703805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components and module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142A5EF"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4E48E6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F37D152"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6610B5"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9BA207"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21073821" w14:textId="77777777" w:rsidTr="002C3552">
        <w:trPr>
          <w:cantSplit/>
          <w:trHeight w:val="37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028A6F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B.</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37DF22A1" w14:textId="77777777" w:rsidR="002C3552" w:rsidRPr="002C3552" w:rsidRDefault="002C3552" w:rsidP="002C3552">
            <w:pPr>
              <w:spacing w:before="60" w:after="60"/>
              <w:rPr>
                <w:rFonts w:ascii="Gill Sans MT" w:hAnsi="Gill Sans MT"/>
                <w:b/>
                <w:sz w:val="16"/>
                <w:szCs w:val="18"/>
              </w:rPr>
            </w:pP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5E3D8F6" w14:textId="414EC2B0"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Two- &amp; three-wheelers</w:t>
            </w:r>
          </w:p>
        </w:tc>
      </w:tr>
      <w:tr w:rsidR="002C3552" w:rsidRPr="002C3552" w14:paraId="797E8EA6" w14:textId="77777777" w:rsidTr="002C3552">
        <w:trPr>
          <w:gridAfter w:val="1"/>
          <w:wAfter w:w="5" w:type="dxa"/>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00FD8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E687B3E"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CBD433" w14:textId="76243D2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3669"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D987720"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1EF538" w14:textId="77777777" w:rsidR="002C3552" w:rsidRPr="002C3552" w:rsidRDefault="002C3552" w:rsidP="002C3552">
            <w:pPr>
              <w:spacing w:before="60" w:after="60"/>
              <w:jc w:val="center"/>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7B24315"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C43905"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CC5E1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427A10"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518C41" w14:textId="77777777" w:rsidR="002C3552" w:rsidRPr="002C3552" w:rsidRDefault="002C3552" w:rsidP="002C3552">
            <w:pPr>
              <w:spacing w:before="60" w:after="60"/>
              <w:jc w:val="center"/>
              <w:rPr>
                <w:rFonts w:ascii="Gill Sans MT" w:hAnsi="Gill Sans MT"/>
                <w:sz w:val="16"/>
                <w:szCs w:val="18"/>
              </w:rPr>
            </w:pPr>
          </w:p>
        </w:tc>
      </w:tr>
      <w:tr w:rsidR="002C3552" w:rsidRPr="002C3552" w14:paraId="1A2031D1" w14:textId="77777777" w:rsidTr="002C3552">
        <w:trPr>
          <w:gridAfter w:val="1"/>
          <w:wAfter w:w="4" w:type="dxa"/>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7336BDF"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8998BCD"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5ACB657" w14:textId="1859BC3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DDC093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lt; 1%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5B36A3"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F4BDE03"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90E7EA"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E1DD925" w14:textId="77777777" w:rsidR="002C3552" w:rsidRPr="002C3552" w:rsidRDefault="002C3552" w:rsidP="002C3552">
            <w:pPr>
              <w:spacing w:before="60" w:after="60"/>
              <w:jc w:val="center"/>
              <w:rPr>
                <w:rFonts w:ascii="Gill Sans MT" w:hAnsi="Gill Sans MT"/>
                <w:sz w:val="16"/>
                <w:szCs w:val="18"/>
              </w:rPr>
            </w:pPr>
          </w:p>
        </w:tc>
      </w:tr>
      <w:tr w:rsidR="002C3552" w:rsidRPr="002C3552" w14:paraId="27CB4162" w14:textId="77777777" w:rsidTr="002C3552">
        <w:trPr>
          <w:cantSplit/>
          <w:trHeight w:val="40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023DC71"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643F384"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AFF3817" w14:textId="066B7F3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two/</w:t>
            </w:r>
            <w:proofErr w:type="gramStart"/>
            <w:r w:rsidRPr="002C3552">
              <w:rPr>
                <w:rFonts w:ascii="Gill Sans MT" w:hAnsi="Gill Sans MT"/>
                <w:sz w:val="16"/>
                <w:szCs w:val="18"/>
              </w:rPr>
              <w:t>three wheeler</w:t>
            </w:r>
            <w:proofErr w:type="gramEnd"/>
            <w:r w:rsidRPr="002C3552">
              <w:rPr>
                <w:rFonts w:ascii="Gill Sans MT" w:hAnsi="Gill Sans MT"/>
                <w:sz w:val="16"/>
                <w:szCs w:val="18"/>
              </w:rPr>
              <w:t xml:space="preserve">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C17CAC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21F3D66D" w14:textId="77777777" w:rsidTr="002C3552">
        <w:trPr>
          <w:gridAfter w:val="1"/>
          <w:wAfter w:w="7" w:type="dxa"/>
          <w:cantSplit/>
          <w:trHeight w:val="80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B982791"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E428139" w14:textId="248E087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iffers from 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E1B5CF5" w14:textId="49419C8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and components (not manufactured locally) complying with intl. standard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AC9F6D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010FC67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E733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D6DB99"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B360FC" w14:textId="77777777" w:rsidR="002C3552" w:rsidRPr="002C3552" w:rsidRDefault="002C3552" w:rsidP="002C3552">
            <w:pPr>
              <w:spacing w:before="60" w:after="60"/>
              <w:jc w:val="center"/>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9C8CAC" w14:textId="77777777" w:rsidR="002C3552" w:rsidRPr="002C3552" w:rsidRDefault="002C3552" w:rsidP="002C3552">
            <w:pPr>
              <w:spacing w:before="60" w:after="60"/>
              <w:jc w:val="center"/>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CD7641"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3E784D"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99EFE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9520CD"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180E92" w14:textId="77777777" w:rsidR="002C3552" w:rsidRPr="002C3552" w:rsidRDefault="002C3552" w:rsidP="002C3552">
            <w:pPr>
              <w:spacing w:before="60" w:after="60"/>
              <w:jc w:val="center"/>
              <w:rPr>
                <w:rFonts w:ascii="Gill Sans MT" w:hAnsi="Gill Sans MT"/>
                <w:sz w:val="16"/>
                <w:szCs w:val="18"/>
              </w:rPr>
            </w:pPr>
          </w:p>
        </w:tc>
      </w:tr>
      <w:tr w:rsidR="002C3552" w:rsidRPr="002C3552" w14:paraId="60F6E861" w14:textId="77777777" w:rsidTr="002C3552">
        <w:trPr>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275CFD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9AF03F8" w14:textId="77E72B6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Not clear if three-wheelers covered under PCT Code 8703-8090 (‘Other vehicles, with only electric motor’)</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24700" w14:textId="12B2BBB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008A9EB3"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w:t>
            </w:r>
          </w:p>
        </w:tc>
      </w:tr>
      <w:tr w:rsidR="002C3552" w:rsidRPr="002C3552" w14:paraId="7715B001" w14:textId="77777777" w:rsidTr="002C3552">
        <w:trPr>
          <w:cantSplit/>
          <w:trHeight w:val="1491"/>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3DC9A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78D5C0E" w14:textId="7A78B90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For import of first 20,000 CBUs and related charging infrastructure by manufacturers who demonstrate setup for local manufacture of such units and battery charging infrastructure (no timeline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6A3341" w14:textId="1757C0EF"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 xml:space="preserve">Import of </w:t>
            </w:r>
            <w:proofErr w:type="gramStart"/>
            <w:r w:rsidRPr="002C3552">
              <w:rPr>
                <w:rFonts w:ascii="Gill Sans MT" w:hAnsi="Gill Sans MT"/>
                <w:sz w:val="16"/>
                <w:szCs w:val="18"/>
              </w:rPr>
              <w:t>three wheeler</w:t>
            </w:r>
            <w:proofErr w:type="gramEnd"/>
            <w:r w:rsidRPr="002C3552">
              <w:rPr>
                <w:rFonts w:ascii="Gill Sans MT" w:hAnsi="Gill Sans MT"/>
                <w:sz w:val="16"/>
                <w:szCs w:val="18"/>
              </w:rPr>
              <w:t xml:space="preserve"> CBUs with swappable batterie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73D2ED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1% GST</w:t>
            </w:r>
          </w:p>
          <w:p w14:paraId="513B9D7D" w14:textId="77777777" w:rsidR="002C3552" w:rsidRPr="002C3552" w:rsidRDefault="002C3552" w:rsidP="002C3552">
            <w:pPr>
              <w:spacing w:before="60" w:after="60"/>
              <w:jc w:val="center"/>
              <w:rPr>
                <w:rFonts w:ascii="Gill Sans MT" w:hAnsi="Gill Sans MT"/>
                <w:sz w:val="16"/>
                <w:szCs w:val="18"/>
              </w:rPr>
            </w:pPr>
          </w:p>
        </w:tc>
      </w:tr>
      <w:tr w:rsidR="002C3552" w:rsidRPr="002C3552" w14:paraId="04D40D4B" w14:textId="77777777" w:rsidTr="002C3552">
        <w:trPr>
          <w:cantSplit/>
          <w:trHeight w:val="41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60E1046"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C.</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54A4B097" w14:textId="77777777" w:rsidR="002C3552" w:rsidRPr="002C3552" w:rsidRDefault="002C3552" w:rsidP="002C3552">
            <w:pPr>
              <w:keepNext/>
              <w:spacing w:before="60" w:after="60"/>
              <w:rPr>
                <w:rFonts w:ascii="Gill Sans MT" w:hAnsi="Gill Sans MT"/>
                <w:b/>
                <w:sz w:val="16"/>
                <w:szCs w:val="18"/>
              </w:rPr>
            </w:pP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9A472C8" w14:textId="0D93FD06" w:rsidR="002C3552" w:rsidRPr="002C3552" w:rsidRDefault="002C3552" w:rsidP="002C3552">
            <w:pPr>
              <w:keepNext/>
              <w:spacing w:before="60" w:after="60"/>
              <w:rPr>
                <w:rFonts w:ascii="Gill Sans MT" w:hAnsi="Gill Sans MT"/>
                <w:b/>
                <w:sz w:val="16"/>
                <w:szCs w:val="18"/>
              </w:rPr>
            </w:pPr>
            <w:r w:rsidRPr="002C3552">
              <w:rPr>
                <w:rFonts w:ascii="Gill Sans MT" w:hAnsi="Gill Sans MT"/>
                <w:b/>
                <w:sz w:val="16"/>
                <w:szCs w:val="18"/>
              </w:rPr>
              <w:t>Cars/LTVs</w:t>
            </w:r>
          </w:p>
        </w:tc>
      </w:tr>
      <w:tr w:rsidR="002C3552" w:rsidRPr="002C3552" w14:paraId="1517EA8D" w14:textId="77777777" w:rsidTr="002C3552">
        <w:trPr>
          <w:gridAfter w:val="1"/>
          <w:wAfter w:w="4" w:type="dxa"/>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0EB74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805CD96"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0754256" w14:textId="24C3D64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7EC8E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lt; 1%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EE9398"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A11F36"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7312A"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65C3DF" w14:textId="77777777" w:rsidR="002C3552" w:rsidRPr="002C3552" w:rsidRDefault="002C3552" w:rsidP="002C3552">
            <w:pPr>
              <w:spacing w:before="60" w:after="60"/>
              <w:rPr>
                <w:rFonts w:ascii="Gill Sans MT" w:hAnsi="Gill Sans MT"/>
                <w:sz w:val="16"/>
                <w:szCs w:val="18"/>
              </w:rPr>
            </w:pPr>
          </w:p>
        </w:tc>
      </w:tr>
      <w:tr w:rsidR="002C3552" w:rsidRPr="002C3552" w14:paraId="3EFA0BA3"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18DE0F7"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9ECCE7A"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6269BC" w14:textId="30DC6A5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97F2D50"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4DEAB72E" w14:textId="77777777" w:rsidTr="002C3552">
        <w:trPr>
          <w:gridAfter w:val="1"/>
          <w:wAfter w:w="5" w:type="dxa"/>
          <w:cantSplit/>
          <w:trHeight w:val="26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9D4130"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C.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74C593B"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9A00FA" w14:textId="59784DD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3669"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242CB2"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AD37325"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F51B0C"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21B7593"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7A568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A574A5F"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CCEE9D" w14:textId="77777777" w:rsidR="002C3552" w:rsidRPr="002C3552" w:rsidRDefault="002C3552" w:rsidP="002C3552">
            <w:pPr>
              <w:spacing w:before="60" w:after="60"/>
              <w:rPr>
                <w:rFonts w:ascii="Gill Sans MT" w:hAnsi="Gill Sans MT"/>
                <w:sz w:val="16"/>
                <w:szCs w:val="18"/>
              </w:rPr>
            </w:pPr>
          </w:p>
        </w:tc>
      </w:tr>
      <w:tr w:rsidR="002C3552" w:rsidRPr="002C3552" w14:paraId="5ED9C392" w14:textId="77777777" w:rsidTr="002C3552">
        <w:trPr>
          <w:gridAfter w:val="1"/>
          <w:wAfter w:w="7" w:type="dxa"/>
          <w:cantSplit/>
          <w:trHeight w:val="80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08237C1" w14:textId="77777777"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C.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5A9CDDB" w14:textId="04600F34"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Contradicts with 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B29E834" w14:textId="54BD8DE9"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Import of EV specific parts and components (not manufactured locally) complying with intl. standard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1BDFE7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40D8D4F5"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96E82C9"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C334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6932D2" w14:textId="77777777" w:rsidR="002C3552" w:rsidRPr="002C3552" w:rsidRDefault="002C3552" w:rsidP="002C3552">
            <w:pPr>
              <w:spacing w:before="60" w:after="60"/>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CF62F4"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13FB1D"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956486"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3E2C1D"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2F40A9"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D04AFD" w14:textId="77777777" w:rsidR="002C3552" w:rsidRPr="002C3552" w:rsidRDefault="002C3552" w:rsidP="002C3552">
            <w:pPr>
              <w:spacing w:before="60" w:after="60"/>
              <w:rPr>
                <w:rFonts w:ascii="Gill Sans MT" w:hAnsi="Gill Sans MT"/>
                <w:sz w:val="16"/>
                <w:szCs w:val="18"/>
              </w:rPr>
            </w:pPr>
          </w:p>
        </w:tc>
      </w:tr>
      <w:tr w:rsidR="002C3552" w:rsidRPr="002C3552" w14:paraId="0E5C6DEB" w14:textId="77777777" w:rsidTr="002C3552">
        <w:trPr>
          <w:gridAfter w:val="1"/>
          <w:wAfter w:w="7" w:type="dxa"/>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330950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68BEE86" w14:textId="7433EB8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gt;3-year old imports not allowed under ADP 2016 for both ICEV &amp; EV. 15% CD in A.1 not mentioned here</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61692F1" w14:textId="4086C3D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 xml:space="preserve">Import of up to 3-year old used EVs </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100584"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Allowed </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0B043E4"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293861"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49DB6" w14:textId="77777777" w:rsidR="002C3552" w:rsidRPr="002C3552" w:rsidRDefault="002C3552" w:rsidP="002C3552">
            <w:pPr>
              <w:spacing w:before="60" w:after="60"/>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02FE21"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DC1C99"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41F91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1FEBE13"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CED85D"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4F2C20" w14:textId="77777777" w:rsidR="002C3552" w:rsidRPr="002C3552" w:rsidRDefault="002C3552" w:rsidP="002C3552">
            <w:pPr>
              <w:spacing w:before="60" w:after="60"/>
              <w:rPr>
                <w:rFonts w:ascii="Gill Sans MT" w:hAnsi="Gill Sans MT"/>
                <w:sz w:val="16"/>
                <w:szCs w:val="18"/>
              </w:rPr>
            </w:pPr>
          </w:p>
        </w:tc>
      </w:tr>
      <w:tr w:rsidR="002C3552" w:rsidRPr="002C3552" w14:paraId="12BF048B"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AF17CE2"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F60A415" w14:textId="06DF3EE9"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SRO issued subsequent to ADP 201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1ECF6C" w14:textId="33B8E1A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10833FB"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w:t>
            </w:r>
          </w:p>
        </w:tc>
      </w:tr>
      <w:tr w:rsidR="002C3552" w:rsidRPr="002C3552" w14:paraId="438E456B"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51E129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7</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672AEA4" w14:textId="3D7D323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For engine sizes below/above 1800 cc</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3E235C" w14:textId="33FABC3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5ADF4CB3"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50%/25%</w:t>
            </w:r>
          </w:p>
        </w:tc>
      </w:tr>
      <w:tr w:rsidR="002C3552" w:rsidRPr="002C3552" w14:paraId="481C6CD5" w14:textId="77777777" w:rsidTr="002C3552">
        <w:trPr>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0A044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8</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0CEC3C7"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25AE9C" w14:textId="254D618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P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30A86AF8"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50%</w:t>
            </w:r>
          </w:p>
        </w:tc>
      </w:tr>
      <w:tr w:rsidR="002C3552" w:rsidRPr="002C3552" w14:paraId="4E7E9D57" w14:textId="050235F7" w:rsidTr="002C3552">
        <w:trPr>
          <w:gridAfter w:val="14"/>
          <w:wAfter w:w="10161" w:type="dxa"/>
          <w:cantSplit/>
          <w:trHeight w:val="408"/>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587FED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D.</w:t>
            </w:r>
          </w:p>
        </w:tc>
        <w:tc>
          <w:tcPr>
            <w:tcW w:w="2116" w:type="dxa"/>
            <w:tcBorders>
              <w:top w:val="single" w:sz="4" w:space="0" w:color="A6A6A6" w:themeColor="background1" w:themeShade="A6"/>
              <w:left w:val="nil"/>
              <w:bottom w:val="single" w:sz="4" w:space="0" w:color="A6A6A6" w:themeColor="background1" w:themeShade="A6"/>
              <w:right w:val="nil"/>
            </w:tcBorders>
            <w:shd w:val="clear" w:color="auto" w:fill="F2F2F2" w:themeFill="background1" w:themeFillShade="F2"/>
            <w:vAlign w:val="center"/>
          </w:tcPr>
          <w:p w14:paraId="452ED81A" w14:textId="06FBF2A0"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Buses</w:t>
            </w:r>
          </w:p>
        </w:tc>
      </w:tr>
      <w:tr w:rsidR="002C3552" w:rsidRPr="002C3552" w14:paraId="162E9DE2" w14:textId="77777777" w:rsidTr="002C3552">
        <w:trPr>
          <w:cantSplit/>
          <w:trHeight w:val="1004"/>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A66FB34"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A978FA9" w14:textId="77777777" w:rsidR="002C3552" w:rsidRPr="002C3552" w:rsidRDefault="002C3552" w:rsidP="002C3552">
            <w:pPr>
              <w:spacing w:before="60" w:after="60"/>
              <w:rPr>
                <w:rFonts w:ascii="Gill Sans MT" w:hAnsi="Gill Sans MT"/>
                <w:sz w:val="16"/>
                <w:szCs w:val="18"/>
              </w:rPr>
            </w:pPr>
            <w:proofErr w:type="spellStart"/>
            <w:r w:rsidRPr="002C3552">
              <w:rPr>
                <w:rFonts w:ascii="Gill Sans MT" w:hAnsi="Gill Sans MT"/>
                <w:sz w:val="16"/>
                <w:szCs w:val="18"/>
              </w:rPr>
              <w:t>GoP</w:t>
            </w:r>
            <w:proofErr w:type="spellEnd"/>
            <w:r w:rsidRPr="002C3552">
              <w:rPr>
                <w:rFonts w:ascii="Gill Sans MT" w:hAnsi="Gill Sans MT"/>
                <w:sz w:val="16"/>
                <w:szCs w:val="18"/>
              </w:rPr>
              <w:t xml:space="preserve"> will purchase 1,000 EVs and out-source to commercial operators</w:t>
            </w:r>
          </w:p>
          <w:p w14:paraId="7956F940" w14:textId="736F0E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D on additional EV imports not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1698A1C6" w14:textId="776D237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882F175"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Import of first 200 electric buses at 1% CD, 1% GST</w:t>
            </w:r>
          </w:p>
          <w:p w14:paraId="52760F1D"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with the agreement that the other 800 buses will be manufactured in Pakistan (no timeline specified)</w:t>
            </w:r>
          </w:p>
        </w:tc>
      </w:tr>
      <w:tr w:rsidR="002C3552" w:rsidRPr="002C3552" w14:paraId="13841F2E"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56BB27B"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0935C07" w14:textId="06856E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A9A2233" w14:textId="7269CF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for 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61ED12C"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274B6C3D"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r>
      <w:tr w:rsidR="002C3552" w:rsidRPr="002C3552" w14:paraId="365C1680"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EACD1F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F5908E3" w14:textId="47E84C3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65A3503" w14:textId="1D23D44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EVs (buse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DB07A9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7F1E9CA2"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5D7FAF4"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343B778" w14:textId="35BFBC2F"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Only HEVs mentioned in ADP 201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39E2CD" w14:textId="7D4BFAF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10BEB47B"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tc>
      </w:tr>
      <w:tr w:rsidR="002C3552" w:rsidRPr="002C3552" w14:paraId="07D49EFA" w14:textId="7615CD25" w:rsidTr="002C3552">
        <w:trPr>
          <w:gridAfter w:val="14"/>
          <w:wAfter w:w="10161" w:type="dxa"/>
          <w:cantSplit/>
          <w:trHeight w:val="408"/>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46BFDC5"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E.</w:t>
            </w:r>
          </w:p>
        </w:tc>
        <w:tc>
          <w:tcPr>
            <w:tcW w:w="2116" w:type="dxa"/>
            <w:tcBorders>
              <w:top w:val="single" w:sz="4" w:space="0" w:color="A6A6A6" w:themeColor="background1" w:themeShade="A6"/>
              <w:left w:val="nil"/>
              <w:bottom w:val="single" w:sz="4" w:space="0" w:color="A6A6A6" w:themeColor="background1" w:themeShade="A6"/>
              <w:right w:val="nil"/>
            </w:tcBorders>
            <w:shd w:val="clear" w:color="auto" w:fill="F2F2F2" w:themeFill="background1" w:themeFillShade="F2"/>
            <w:vAlign w:val="center"/>
          </w:tcPr>
          <w:p w14:paraId="2D7FC32A" w14:textId="17A31C63"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Trucks</w:t>
            </w:r>
          </w:p>
        </w:tc>
      </w:tr>
      <w:tr w:rsidR="002C3552" w:rsidRPr="002C3552" w14:paraId="06438458" w14:textId="77777777" w:rsidTr="002C3552">
        <w:trPr>
          <w:cantSplit/>
          <w:trHeight w:val="1004"/>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2E38BA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784B61D" w14:textId="77777777" w:rsidR="002C3552" w:rsidRPr="002C3552" w:rsidRDefault="002C3552" w:rsidP="002C3552">
            <w:pPr>
              <w:spacing w:before="60" w:after="60"/>
              <w:rPr>
                <w:rFonts w:ascii="Gill Sans MT" w:hAnsi="Gill Sans MT"/>
                <w:sz w:val="16"/>
                <w:szCs w:val="18"/>
              </w:rPr>
            </w:pPr>
            <w:proofErr w:type="spellStart"/>
            <w:r w:rsidRPr="002C3552">
              <w:rPr>
                <w:rFonts w:ascii="Gill Sans MT" w:hAnsi="Gill Sans MT"/>
                <w:sz w:val="16"/>
                <w:szCs w:val="18"/>
              </w:rPr>
              <w:t>GoP</w:t>
            </w:r>
            <w:proofErr w:type="spellEnd"/>
            <w:r w:rsidRPr="002C3552">
              <w:rPr>
                <w:rFonts w:ascii="Gill Sans MT" w:hAnsi="Gill Sans MT"/>
                <w:sz w:val="16"/>
                <w:szCs w:val="18"/>
              </w:rPr>
              <w:t xml:space="preserve"> will purchase 1,000 EVs and out-source to commercial operators</w:t>
            </w:r>
          </w:p>
          <w:p w14:paraId="511504E7" w14:textId="694B608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D on additional EV imports not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831784" w14:textId="734BA7A6"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32A002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Import of first 200 electric trucks at 1% CD, 1% GST</w:t>
            </w:r>
          </w:p>
          <w:p w14:paraId="3D55239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with the agreement that the other 800 trucks will be manufactured in Pakistan (no timeline specified)</w:t>
            </w:r>
          </w:p>
        </w:tc>
      </w:tr>
      <w:tr w:rsidR="002C3552" w:rsidRPr="002C3552" w14:paraId="58AB2CBC"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738DCB0"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E.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F1EF351" w14:textId="0BC4289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7D3D3BA" w14:textId="1046F26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for 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46E6F06"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6BA5F4BF"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r>
      <w:tr w:rsidR="002C3552" w:rsidRPr="002C3552" w14:paraId="4C9A6412"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9E0111F"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B113D0B" w14:textId="7F56E0A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7 years?)</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69CB7D" w14:textId="445BFEFC"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EVs (truck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3B046D6"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78E09E29" w14:textId="77777777" w:rsidTr="002C3552">
        <w:trPr>
          <w:cantSplit/>
          <w:trHeight w:val="395"/>
        </w:trPr>
        <w:tc>
          <w:tcPr>
            <w:tcW w:w="854" w:type="dxa"/>
            <w:tcBorders>
              <w:top w:val="single" w:sz="4" w:space="0" w:color="A6A6A6" w:themeColor="background1" w:themeShade="A6"/>
              <w:left w:val="nil"/>
              <w:right w:val="single" w:sz="4" w:space="0" w:color="A6A6A6" w:themeColor="background1" w:themeShade="A6"/>
            </w:tcBorders>
            <w:vAlign w:val="center"/>
          </w:tcPr>
          <w:p w14:paraId="59FDE8C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4</w:t>
            </w:r>
          </w:p>
        </w:tc>
        <w:tc>
          <w:tcPr>
            <w:tcW w:w="2116" w:type="dxa"/>
            <w:tcBorders>
              <w:top w:val="single" w:sz="4" w:space="0" w:color="A6A6A6" w:themeColor="background1" w:themeShade="A6"/>
              <w:left w:val="single" w:sz="4" w:space="0" w:color="A6A6A6" w:themeColor="background1" w:themeShade="A6"/>
              <w:right w:val="single" w:sz="4" w:space="0" w:color="A6A6A6" w:themeColor="background1" w:themeShade="A6"/>
            </w:tcBorders>
          </w:tcPr>
          <w:p w14:paraId="447B044D" w14:textId="42F47946"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Only HEVs mentioned in ADP 2016</w:t>
            </w:r>
          </w:p>
        </w:tc>
        <w:tc>
          <w:tcPr>
            <w:tcW w:w="2116"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78FEA9C9" w14:textId="196A74A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5CC47C47"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on HEVs</w:t>
            </w:r>
          </w:p>
        </w:tc>
      </w:tr>
    </w:tbl>
    <w:p w14:paraId="4ED7F5C3" w14:textId="3B38A6B6" w:rsidR="002049F3" w:rsidRDefault="002049F3" w:rsidP="005133FA">
      <w:pPr>
        <w:rPr>
          <w:bCs/>
        </w:rPr>
      </w:pPr>
    </w:p>
    <w:p w14:paraId="6FC02538" w14:textId="77777777" w:rsidR="00717DF7" w:rsidRPr="00717DF7" w:rsidRDefault="00717DF7" w:rsidP="005133FA">
      <w:pPr>
        <w:rPr>
          <w:bCs/>
        </w:rPr>
      </w:pP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lastRenderedPageBreak/>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D1AF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957CD0" w14:textId="77777777" w:rsidR="00FD40A3" w:rsidRDefault="00FD40A3" w:rsidP="00F7514B">
      <w:pPr>
        <w:spacing w:after="0" w:line="240" w:lineRule="auto"/>
      </w:pPr>
      <w:r>
        <w:separator/>
      </w:r>
    </w:p>
  </w:endnote>
  <w:endnote w:type="continuationSeparator" w:id="0">
    <w:p w14:paraId="6FF65745" w14:textId="77777777" w:rsidR="00FD40A3" w:rsidRDefault="00FD40A3"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9803F8"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9803F8" w:rsidRPr="00713220" w:rsidRDefault="009803F8"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9803F8"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9803F8" w:rsidRPr="006440D5" w:rsidRDefault="009803F8" w:rsidP="00843BE2">
            <w:pPr>
              <w:pStyle w:val="ListParagraph"/>
              <w:spacing w:after="0" w:line="240" w:lineRule="auto"/>
              <w:rPr>
                <w:rFonts w:eastAsia="Times New Roman" w:cstheme="minorHAnsi"/>
                <w:color w:val="000000"/>
                <w:sz w:val="20"/>
                <w:szCs w:val="20"/>
              </w:rPr>
            </w:pPr>
          </w:p>
        </w:tc>
      </w:tr>
      <w:tr w:rsidR="009803F8"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9803F8" w:rsidRPr="006440D5" w:rsidRDefault="009803F8"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9803F8"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9803F8" w:rsidRPr="00D05018" w:rsidRDefault="009803F8" w:rsidP="00D05018">
            <w:pPr>
              <w:spacing w:after="0" w:line="240" w:lineRule="auto"/>
              <w:rPr>
                <w:rFonts w:eastAsia="Times New Roman" w:cstheme="minorHAnsi"/>
                <w:color w:val="000000"/>
                <w:sz w:val="20"/>
                <w:szCs w:val="20"/>
              </w:rPr>
            </w:pPr>
          </w:p>
        </w:tc>
      </w:tr>
      <w:tr w:rsidR="009803F8"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9803F8" w:rsidRPr="006440D5" w:rsidRDefault="009803F8"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9803F8" w:rsidRPr="006440D5" w:rsidRDefault="009803F8" w:rsidP="00315409">
      <w:pPr>
        <w:pStyle w:val="EndnoteText"/>
      </w:pPr>
    </w:p>
  </w:endnote>
  <w:endnote w:id="2">
    <w:p w14:paraId="21122BC2" w14:textId="77777777" w:rsidR="009803F8" w:rsidRDefault="009803F8"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9803F8" w:rsidRDefault="009803F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9803F8" w:rsidRDefault="009803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B39CBE" w14:textId="77777777" w:rsidR="00FD40A3" w:rsidRDefault="00FD40A3" w:rsidP="00F7514B">
      <w:pPr>
        <w:spacing w:after="0" w:line="240" w:lineRule="auto"/>
      </w:pPr>
      <w:r>
        <w:separator/>
      </w:r>
    </w:p>
  </w:footnote>
  <w:footnote w:type="continuationSeparator" w:id="0">
    <w:p w14:paraId="7643224C" w14:textId="77777777" w:rsidR="00FD40A3" w:rsidRDefault="00FD40A3" w:rsidP="00F7514B">
      <w:pPr>
        <w:spacing w:after="0" w:line="240" w:lineRule="auto"/>
      </w:pPr>
      <w:r>
        <w:continuationSeparator/>
      </w:r>
    </w:p>
  </w:footnote>
  <w:footnote w:id="1">
    <w:p w14:paraId="1EF90BC1" w14:textId="77777777" w:rsidR="009803F8" w:rsidRDefault="009803F8"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9803F8" w:rsidRDefault="009803F8">
      <w:pPr>
        <w:pStyle w:val="FootnoteText"/>
      </w:pPr>
      <w:r>
        <w:rPr>
          <w:rStyle w:val="FootnoteReference"/>
        </w:rPr>
        <w:footnoteRef/>
      </w:r>
      <w:r>
        <w:t xml:space="preserve"> See appendix A.3 for details on updates to transportation assumptions.</w:t>
      </w:r>
    </w:p>
  </w:footnote>
  <w:footnote w:id="3">
    <w:p w14:paraId="45B9BE5B" w14:textId="28A62559" w:rsidR="009803F8" w:rsidRDefault="009803F8">
      <w:pPr>
        <w:pStyle w:val="FootnoteText"/>
      </w:pPr>
      <w:r>
        <w:rPr>
          <w:rStyle w:val="FootnoteReference"/>
        </w:rPr>
        <w:footnoteRef/>
      </w:r>
      <w:r>
        <w:t xml:space="preserve"> See Appendix B.1 for details.</w:t>
      </w:r>
    </w:p>
  </w:footnote>
  <w:footnote w:id="4">
    <w:p w14:paraId="089B0111" w14:textId="4A087DC1" w:rsidR="009803F8" w:rsidRDefault="009803F8">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5">
    <w:p w14:paraId="294D9528" w14:textId="77777777" w:rsidR="009803F8" w:rsidRDefault="009803F8"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6">
    <w:p w14:paraId="3F44B139" w14:textId="77777777" w:rsidR="009803F8" w:rsidRPr="00DA38D4" w:rsidRDefault="009803F8"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9803F8" w:rsidRDefault="009803F8" w:rsidP="00E8474E">
      <w:pPr>
        <w:pStyle w:val="FootnoteText"/>
      </w:pPr>
    </w:p>
  </w:footnote>
  <w:footnote w:id="7">
    <w:p w14:paraId="109E79B4" w14:textId="59C077CE" w:rsidR="009803F8" w:rsidRDefault="009803F8">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8">
    <w:p w14:paraId="0A2C1632" w14:textId="1B871EAA" w:rsidR="009803F8" w:rsidRPr="008D7301" w:rsidRDefault="009803F8"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7},"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7},"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7},"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7},"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9803F8" w:rsidRDefault="009803F8">
      <w:pPr>
        <w:pStyle w:val="FootnoteText"/>
      </w:pPr>
    </w:p>
  </w:footnote>
  <w:footnote w:id="9">
    <w:p w14:paraId="01FD0366" w14:textId="77777777" w:rsidR="009803F8" w:rsidRDefault="009803F8"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0">
    <w:p w14:paraId="6278110E" w14:textId="77777777" w:rsidR="009803F8" w:rsidRDefault="009803F8"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9803F8" w:rsidRPr="00F7514B" w:rsidRDefault="009803F8"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8"/>
  </w:num>
  <w:num w:numId="2">
    <w:abstractNumId w:val="11"/>
  </w:num>
  <w:num w:numId="3">
    <w:abstractNumId w:val="15"/>
  </w:num>
  <w:num w:numId="4">
    <w:abstractNumId w:val="16"/>
  </w:num>
  <w:num w:numId="5">
    <w:abstractNumId w:val="0"/>
  </w:num>
  <w:num w:numId="6">
    <w:abstractNumId w:val="5"/>
  </w:num>
  <w:num w:numId="7">
    <w:abstractNumId w:val="14"/>
  </w:num>
  <w:num w:numId="8">
    <w:abstractNumId w:val="6"/>
  </w:num>
  <w:num w:numId="9">
    <w:abstractNumId w:val="18"/>
  </w:num>
  <w:num w:numId="10">
    <w:abstractNumId w:val="8"/>
  </w:num>
  <w:num w:numId="11">
    <w:abstractNumId w:val="10"/>
  </w:num>
  <w:num w:numId="12">
    <w:abstractNumId w:val="17"/>
  </w:num>
  <w:num w:numId="13">
    <w:abstractNumId w:val="21"/>
  </w:num>
  <w:num w:numId="14">
    <w:abstractNumId w:val="20"/>
  </w:num>
  <w:num w:numId="15">
    <w:abstractNumId w:val="27"/>
  </w:num>
  <w:num w:numId="16">
    <w:abstractNumId w:val="9"/>
  </w:num>
  <w:num w:numId="17">
    <w:abstractNumId w:val="19"/>
  </w:num>
  <w:num w:numId="18">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9"/>
  </w:num>
  <w:num w:numId="21">
    <w:abstractNumId w:val="13"/>
  </w:num>
  <w:num w:numId="22">
    <w:abstractNumId w:val="13"/>
  </w:num>
  <w:num w:numId="23">
    <w:abstractNumId w:val="26"/>
  </w:num>
  <w:num w:numId="24">
    <w:abstractNumId w:val="23"/>
  </w:num>
  <w:num w:numId="25">
    <w:abstractNumId w:val="13"/>
  </w:num>
  <w:num w:numId="26">
    <w:abstractNumId w:val="13"/>
  </w:num>
  <w:num w:numId="27">
    <w:abstractNumId w:val="13"/>
  </w:num>
  <w:num w:numId="28">
    <w:abstractNumId w:val="13"/>
  </w:num>
  <w:num w:numId="29">
    <w:abstractNumId w:val="12"/>
  </w:num>
  <w:num w:numId="30">
    <w:abstractNumId w:val="13"/>
  </w:num>
  <w:num w:numId="31">
    <w:abstractNumId w:val="25"/>
  </w:num>
  <w:num w:numId="32">
    <w:abstractNumId w:val="22"/>
  </w:num>
  <w:num w:numId="33">
    <w:abstractNumId w:val="1"/>
  </w:num>
  <w:num w:numId="34">
    <w:abstractNumId w:val="24"/>
  </w:num>
  <w:num w:numId="35">
    <w:abstractNumId w:val="2"/>
  </w:num>
  <w:num w:numId="36">
    <w:abstractNumId w:val="7"/>
  </w:num>
  <w:num w:numId="37">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3055B"/>
    <w:rsid w:val="00040CE5"/>
    <w:rsid w:val="000412D9"/>
    <w:rsid w:val="0004250A"/>
    <w:rsid w:val="00044DD1"/>
    <w:rsid w:val="00045E69"/>
    <w:rsid w:val="0005466F"/>
    <w:rsid w:val="0006211A"/>
    <w:rsid w:val="0006309C"/>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E2AAD"/>
    <w:rsid w:val="000E2B62"/>
    <w:rsid w:val="000F29DA"/>
    <w:rsid w:val="000F478A"/>
    <w:rsid w:val="000F4ED1"/>
    <w:rsid w:val="000F7256"/>
    <w:rsid w:val="00102E7E"/>
    <w:rsid w:val="00103C29"/>
    <w:rsid w:val="001103E1"/>
    <w:rsid w:val="001127C7"/>
    <w:rsid w:val="00112CEB"/>
    <w:rsid w:val="001160A3"/>
    <w:rsid w:val="00120D8E"/>
    <w:rsid w:val="00122D0B"/>
    <w:rsid w:val="00126E84"/>
    <w:rsid w:val="001332E3"/>
    <w:rsid w:val="00133EC8"/>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0A19"/>
    <w:rsid w:val="00183691"/>
    <w:rsid w:val="0018493F"/>
    <w:rsid w:val="0019239C"/>
    <w:rsid w:val="00194882"/>
    <w:rsid w:val="00195133"/>
    <w:rsid w:val="001A1884"/>
    <w:rsid w:val="001B37B9"/>
    <w:rsid w:val="001B4039"/>
    <w:rsid w:val="001C240F"/>
    <w:rsid w:val="001C6294"/>
    <w:rsid w:val="001D437E"/>
    <w:rsid w:val="001D6264"/>
    <w:rsid w:val="001D6D1F"/>
    <w:rsid w:val="001F18BE"/>
    <w:rsid w:val="001F1AC3"/>
    <w:rsid w:val="001F2638"/>
    <w:rsid w:val="001F5AEB"/>
    <w:rsid w:val="001F78A4"/>
    <w:rsid w:val="002013A7"/>
    <w:rsid w:val="002033FB"/>
    <w:rsid w:val="00203C52"/>
    <w:rsid w:val="002049F3"/>
    <w:rsid w:val="002066E0"/>
    <w:rsid w:val="00207A1B"/>
    <w:rsid w:val="00214504"/>
    <w:rsid w:val="00215135"/>
    <w:rsid w:val="002169F3"/>
    <w:rsid w:val="00220DDC"/>
    <w:rsid w:val="002232A7"/>
    <w:rsid w:val="00226A2A"/>
    <w:rsid w:val="00231B1C"/>
    <w:rsid w:val="0023378D"/>
    <w:rsid w:val="002424BA"/>
    <w:rsid w:val="00245D6E"/>
    <w:rsid w:val="00250431"/>
    <w:rsid w:val="002506D5"/>
    <w:rsid w:val="0025411A"/>
    <w:rsid w:val="00256EC2"/>
    <w:rsid w:val="002612DF"/>
    <w:rsid w:val="00263EF2"/>
    <w:rsid w:val="00270EBD"/>
    <w:rsid w:val="00274436"/>
    <w:rsid w:val="002757A7"/>
    <w:rsid w:val="00275909"/>
    <w:rsid w:val="0028614B"/>
    <w:rsid w:val="00286227"/>
    <w:rsid w:val="0029550A"/>
    <w:rsid w:val="002A07EB"/>
    <w:rsid w:val="002A74D2"/>
    <w:rsid w:val="002B3433"/>
    <w:rsid w:val="002C2A75"/>
    <w:rsid w:val="002C3552"/>
    <w:rsid w:val="002C50E4"/>
    <w:rsid w:val="002D0332"/>
    <w:rsid w:val="002D3C3F"/>
    <w:rsid w:val="002D7189"/>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66F0"/>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7864"/>
    <w:rsid w:val="003A7C1F"/>
    <w:rsid w:val="003B19C7"/>
    <w:rsid w:val="003B4120"/>
    <w:rsid w:val="003B4E7A"/>
    <w:rsid w:val="003C4840"/>
    <w:rsid w:val="003C6A7D"/>
    <w:rsid w:val="003C6A8B"/>
    <w:rsid w:val="003D25B1"/>
    <w:rsid w:val="003D62BC"/>
    <w:rsid w:val="003E02C5"/>
    <w:rsid w:val="003E2431"/>
    <w:rsid w:val="003E5385"/>
    <w:rsid w:val="003F0074"/>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92013"/>
    <w:rsid w:val="0049440A"/>
    <w:rsid w:val="00494D96"/>
    <w:rsid w:val="00495AF1"/>
    <w:rsid w:val="004A2861"/>
    <w:rsid w:val="004A633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15D2"/>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3760"/>
    <w:rsid w:val="00564029"/>
    <w:rsid w:val="005653F3"/>
    <w:rsid w:val="005701D3"/>
    <w:rsid w:val="005729C5"/>
    <w:rsid w:val="00572ABF"/>
    <w:rsid w:val="0057380E"/>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54CD"/>
    <w:rsid w:val="005C18AE"/>
    <w:rsid w:val="005C3F2B"/>
    <w:rsid w:val="005C4BC0"/>
    <w:rsid w:val="005D0F7D"/>
    <w:rsid w:val="005D1AF4"/>
    <w:rsid w:val="005D26E4"/>
    <w:rsid w:val="005D2793"/>
    <w:rsid w:val="005D4729"/>
    <w:rsid w:val="005E651F"/>
    <w:rsid w:val="005F291C"/>
    <w:rsid w:val="005F3009"/>
    <w:rsid w:val="005F4089"/>
    <w:rsid w:val="005F5180"/>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F94"/>
    <w:rsid w:val="006F262D"/>
    <w:rsid w:val="007025B8"/>
    <w:rsid w:val="00702AD6"/>
    <w:rsid w:val="00704B3F"/>
    <w:rsid w:val="007078CD"/>
    <w:rsid w:val="007120B7"/>
    <w:rsid w:val="00713E77"/>
    <w:rsid w:val="007166DE"/>
    <w:rsid w:val="0071680C"/>
    <w:rsid w:val="00717DF7"/>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2756C"/>
    <w:rsid w:val="008316A1"/>
    <w:rsid w:val="008324E2"/>
    <w:rsid w:val="00841602"/>
    <w:rsid w:val="0084277F"/>
    <w:rsid w:val="00843BE2"/>
    <w:rsid w:val="00850DF6"/>
    <w:rsid w:val="00853EB3"/>
    <w:rsid w:val="00863375"/>
    <w:rsid w:val="00863469"/>
    <w:rsid w:val="00870AD0"/>
    <w:rsid w:val="00872823"/>
    <w:rsid w:val="008765BF"/>
    <w:rsid w:val="0087687D"/>
    <w:rsid w:val="00884192"/>
    <w:rsid w:val="00897D9A"/>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479E9"/>
    <w:rsid w:val="00950A67"/>
    <w:rsid w:val="009517BB"/>
    <w:rsid w:val="0096045E"/>
    <w:rsid w:val="0096332E"/>
    <w:rsid w:val="00964D0B"/>
    <w:rsid w:val="00965EFA"/>
    <w:rsid w:val="009709CD"/>
    <w:rsid w:val="00974488"/>
    <w:rsid w:val="00977443"/>
    <w:rsid w:val="009803F8"/>
    <w:rsid w:val="0099184B"/>
    <w:rsid w:val="00997C3B"/>
    <w:rsid w:val="009B0722"/>
    <w:rsid w:val="009B2AD4"/>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0678C"/>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90B"/>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9C0"/>
    <w:rsid w:val="00C06B10"/>
    <w:rsid w:val="00C12FDE"/>
    <w:rsid w:val="00C147E3"/>
    <w:rsid w:val="00C15A42"/>
    <w:rsid w:val="00C15ACC"/>
    <w:rsid w:val="00C15EC0"/>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5018"/>
    <w:rsid w:val="00D12C26"/>
    <w:rsid w:val="00D16865"/>
    <w:rsid w:val="00D17230"/>
    <w:rsid w:val="00D203F7"/>
    <w:rsid w:val="00D21CEF"/>
    <w:rsid w:val="00D2719B"/>
    <w:rsid w:val="00D32657"/>
    <w:rsid w:val="00D377BC"/>
    <w:rsid w:val="00D37A7C"/>
    <w:rsid w:val="00D40342"/>
    <w:rsid w:val="00D41089"/>
    <w:rsid w:val="00D455CE"/>
    <w:rsid w:val="00D45FDD"/>
    <w:rsid w:val="00D51811"/>
    <w:rsid w:val="00D55B64"/>
    <w:rsid w:val="00D60292"/>
    <w:rsid w:val="00D65ACA"/>
    <w:rsid w:val="00D7139B"/>
    <w:rsid w:val="00D72DE8"/>
    <w:rsid w:val="00D751CB"/>
    <w:rsid w:val="00D770AD"/>
    <w:rsid w:val="00D82E2E"/>
    <w:rsid w:val="00D83713"/>
    <w:rsid w:val="00D87EDF"/>
    <w:rsid w:val="00D91F98"/>
    <w:rsid w:val="00D92AAF"/>
    <w:rsid w:val="00DA2F64"/>
    <w:rsid w:val="00DA2F8C"/>
    <w:rsid w:val="00DA300E"/>
    <w:rsid w:val="00DA35EE"/>
    <w:rsid w:val="00DA6269"/>
    <w:rsid w:val="00DB2274"/>
    <w:rsid w:val="00DB74D0"/>
    <w:rsid w:val="00DC3B1D"/>
    <w:rsid w:val="00DC48E9"/>
    <w:rsid w:val="00DC6C3A"/>
    <w:rsid w:val="00DD4052"/>
    <w:rsid w:val="00DE0E25"/>
    <w:rsid w:val="00DE703E"/>
    <w:rsid w:val="00DE7B07"/>
    <w:rsid w:val="00DF025E"/>
    <w:rsid w:val="00DF4D33"/>
    <w:rsid w:val="00DF61C5"/>
    <w:rsid w:val="00DF64C7"/>
    <w:rsid w:val="00E00359"/>
    <w:rsid w:val="00E10681"/>
    <w:rsid w:val="00E11018"/>
    <w:rsid w:val="00E1397C"/>
    <w:rsid w:val="00E16A6B"/>
    <w:rsid w:val="00E175C9"/>
    <w:rsid w:val="00E22011"/>
    <w:rsid w:val="00E22F67"/>
    <w:rsid w:val="00E261E5"/>
    <w:rsid w:val="00E30EBA"/>
    <w:rsid w:val="00E31AD3"/>
    <w:rsid w:val="00E3302C"/>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C4AB7"/>
    <w:rsid w:val="00EC50EA"/>
    <w:rsid w:val="00EC579B"/>
    <w:rsid w:val="00ED1E3C"/>
    <w:rsid w:val="00ED4BD8"/>
    <w:rsid w:val="00ED610F"/>
    <w:rsid w:val="00ED6A8D"/>
    <w:rsid w:val="00EE3C86"/>
    <w:rsid w:val="00EF3B20"/>
    <w:rsid w:val="00EF5DE4"/>
    <w:rsid w:val="00EF6C96"/>
    <w:rsid w:val="00F03D43"/>
    <w:rsid w:val="00F15425"/>
    <w:rsid w:val="00F165B5"/>
    <w:rsid w:val="00F16F8E"/>
    <w:rsid w:val="00F2122D"/>
    <w:rsid w:val="00F2241F"/>
    <w:rsid w:val="00F22560"/>
    <w:rsid w:val="00F22929"/>
    <w:rsid w:val="00F25D6E"/>
    <w:rsid w:val="00F31537"/>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D40A3"/>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F374CD92-D0C8-4BF3-924D-CE46C8F291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05</TotalTime>
  <Pages>35</Pages>
  <Words>19981</Words>
  <Characters>113897</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15</cp:revision>
  <cp:lastPrinted>2019-12-31T23:48:00Z</cp:lastPrinted>
  <dcterms:created xsi:type="dcterms:W3CDTF">2019-11-18T20:23:00Z</dcterms:created>
  <dcterms:modified xsi:type="dcterms:W3CDTF">2020-04-13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tvaSP0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